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C22B5F" w14:textId="626C5119" w:rsidR="00DC394B" w:rsidRPr="006F134D" w:rsidRDefault="006F134D" w:rsidP="00255D5C">
      <w:pPr>
        <w:autoSpaceDE w:val="0"/>
        <w:autoSpaceDN w:val="0"/>
        <w:adjustRightInd w:val="0"/>
        <w:spacing w:after="0"/>
        <w:jc w:val="center"/>
        <w:rPr>
          <w:b/>
          <w:bCs/>
          <w:sz w:val="28"/>
          <w:szCs w:val="28"/>
        </w:rPr>
      </w:pPr>
      <w:bookmarkStart w:id="0" w:name="_Hlk520369618"/>
      <w:r w:rsidRPr="006F134D">
        <w:rPr>
          <w:noProof/>
          <w:sz w:val="28"/>
          <w:szCs w:val="28"/>
        </w:rPr>
        <w:drawing>
          <wp:anchor distT="0" distB="0" distL="114300" distR="114300" simplePos="0" relativeHeight="251672576" behindDoc="0" locked="0" layoutInCell="1" allowOverlap="1" wp14:anchorId="707005C5" wp14:editId="302A6593">
            <wp:simplePos x="0" y="0"/>
            <wp:positionH relativeFrom="margin">
              <wp:align>left</wp:align>
            </wp:positionH>
            <wp:positionV relativeFrom="page">
              <wp:posOffset>875361</wp:posOffset>
            </wp:positionV>
            <wp:extent cx="936000" cy="936000"/>
            <wp:effectExtent l="0" t="0" r="0" b="0"/>
            <wp:wrapSquare wrapText="bothSides"/>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6000" cy="93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394B" w:rsidRPr="006F134D">
        <w:rPr>
          <w:b/>
          <w:bCs/>
          <w:sz w:val="28"/>
          <w:szCs w:val="28"/>
        </w:rPr>
        <w:t>ΕΛΛΗΝΙΚΟ ΜΕΣΟΓΕΙΑΚΟ ΠΑΝΕΠΙΣΤΗΜΙΟ</w:t>
      </w:r>
    </w:p>
    <w:p w14:paraId="4B06834C" w14:textId="77777777" w:rsidR="00DC394B" w:rsidRPr="006F134D" w:rsidRDefault="00DC394B" w:rsidP="00255D5C">
      <w:pPr>
        <w:autoSpaceDE w:val="0"/>
        <w:autoSpaceDN w:val="0"/>
        <w:adjustRightInd w:val="0"/>
        <w:spacing w:after="0"/>
        <w:jc w:val="center"/>
        <w:rPr>
          <w:sz w:val="28"/>
          <w:szCs w:val="28"/>
        </w:rPr>
      </w:pPr>
      <w:r w:rsidRPr="006F134D">
        <w:rPr>
          <w:sz w:val="28"/>
          <w:szCs w:val="28"/>
        </w:rPr>
        <w:t>ΣΧΟΛΗ ΕΠΙΣΤΗΜΩΝ ΥΓΕΙΑΣ</w:t>
      </w:r>
    </w:p>
    <w:p w14:paraId="53E7E5C2" w14:textId="77777777" w:rsidR="00DC394B" w:rsidRPr="006F134D" w:rsidRDefault="00DC394B" w:rsidP="00255D5C">
      <w:pPr>
        <w:autoSpaceDE w:val="0"/>
        <w:autoSpaceDN w:val="0"/>
        <w:adjustRightInd w:val="0"/>
        <w:spacing w:after="0"/>
        <w:jc w:val="center"/>
        <w:rPr>
          <w:sz w:val="28"/>
          <w:szCs w:val="28"/>
        </w:rPr>
      </w:pPr>
      <w:r w:rsidRPr="006F134D">
        <w:rPr>
          <w:sz w:val="28"/>
          <w:szCs w:val="28"/>
        </w:rPr>
        <w:t>ΤΜΗΜΑ ΕΠΙΣΤΗΜΩΝ ΔΙΑΤΡΟΦΗΣ &amp; ΔΙΑΙΤΟΛΟΓΙΑΣ</w:t>
      </w:r>
    </w:p>
    <w:bookmarkEnd w:id="0"/>
    <w:p w14:paraId="73E7B7F1" w14:textId="77777777" w:rsidR="008934C7" w:rsidRPr="008934C7" w:rsidRDefault="008934C7" w:rsidP="00255D5C">
      <w:pPr>
        <w:pBdr>
          <w:bottom w:val="threeDEmboss" w:sz="24" w:space="1" w:color="auto"/>
        </w:pBdr>
        <w:tabs>
          <w:tab w:val="center" w:pos="4153"/>
          <w:tab w:val="right" w:pos="8306"/>
        </w:tabs>
        <w:spacing w:after="0"/>
        <w:jc w:val="center"/>
        <w:rPr>
          <w:rFonts w:ascii="Calibri" w:hAnsi="Calibri"/>
          <w:szCs w:val="32"/>
          <w:lang w:eastAsia="en-US"/>
        </w:rPr>
      </w:pPr>
    </w:p>
    <w:p w14:paraId="1B889935" w14:textId="77777777" w:rsidR="008934C7" w:rsidRPr="008934C7" w:rsidRDefault="008934C7" w:rsidP="00255D5C">
      <w:pPr>
        <w:rPr>
          <w:b/>
          <w:noProof/>
          <w:sz w:val="32"/>
          <w:szCs w:val="38"/>
        </w:rPr>
      </w:pPr>
    </w:p>
    <w:p w14:paraId="0C524A7B" w14:textId="77777777" w:rsidR="00A2666D" w:rsidRDefault="00A2666D" w:rsidP="00255D5C">
      <w:pPr>
        <w:jc w:val="center"/>
      </w:pPr>
    </w:p>
    <w:p w14:paraId="4C0007AE" w14:textId="77777777" w:rsidR="000A79AF" w:rsidRPr="00CA7500" w:rsidRDefault="000A79AF" w:rsidP="00255D5C">
      <w:pPr>
        <w:jc w:val="center"/>
      </w:pPr>
    </w:p>
    <w:p w14:paraId="3833847D" w14:textId="77777777" w:rsidR="00F576E9" w:rsidRPr="00CA7500" w:rsidRDefault="00F576E9" w:rsidP="00255D5C"/>
    <w:p w14:paraId="2B6E86EE" w14:textId="77777777" w:rsidR="00F576E9" w:rsidRPr="00CA7500" w:rsidRDefault="00F576E9" w:rsidP="00255D5C"/>
    <w:p w14:paraId="4A3B11EE" w14:textId="77777777" w:rsidR="00F576E9" w:rsidRPr="00ED3E3C" w:rsidRDefault="006578AA" w:rsidP="00255D5C">
      <w:pPr>
        <w:jc w:val="center"/>
        <w:rPr>
          <w:b/>
          <w:sz w:val="36"/>
          <w:u w:val="single"/>
        </w:rPr>
      </w:pPr>
      <w:r w:rsidRPr="00ED3E3C">
        <w:rPr>
          <w:b/>
          <w:sz w:val="32"/>
          <w:u w:val="single"/>
        </w:rPr>
        <w:t xml:space="preserve">Πτυχιακή </w:t>
      </w:r>
      <w:r w:rsidR="00D20D90" w:rsidRPr="00ED3E3C">
        <w:rPr>
          <w:b/>
          <w:sz w:val="32"/>
          <w:u w:val="single"/>
        </w:rPr>
        <w:t>Εργασία</w:t>
      </w:r>
    </w:p>
    <w:p w14:paraId="572BBD83" w14:textId="77777777" w:rsidR="00F576E9" w:rsidRPr="00CA7500" w:rsidRDefault="00D20D90" w:rsidP="00255D5C">
      <w:pPr>
        <w:jc w:val="center"/>
        <w:rPr>
          <w:sz w:val="32"/>
        </w:rPr>
      </w:pPr>
      <w:r w:rsidRPr="00CA7500">
        <w:rPr>
          <w:sz w:val="32"/>
        </w:rPr>
        <w:t xml:space="preserve">«Τίτλος </w:t>
      </w:r>
      <w:r w:rsidR="006578AA">
        <w:rPr>
          <w:sz w:val="32"/>
        </w:rPr>
        <w:t xml:space="preserve">Πτυχιακής </w:t>
      </w:r>
      <w:r w:rsidRPr="00CA7500">
        <w:rPr>
          <w:sz w:val="32"/>
        </w:rPr>
        <w:t>Εργασίας»</w:t>
      </w:r>
    </w:p>
    <w:p w14:paraId="44123391" w14:textId="77777777" w:rsidR="00F576E9" w:rsidRPr="00CA7500" w:rsidRDefault="00F576E9" w:rsidP="00255D5C"/>
    <w:p w14:paraId="77F0984A" w14:textId="77777777" w:rsidR="00BC0D39" w:rsidRDefault="00D20D90" w:rsidP="00255D5C">
      <w:pPr>
        <w:jc w:val="center"/>
        <w:rPr>
          <w:sz w:val="28"/>
        </w:rPr>
      </w:pPr>
      <w:r w:rsidRPr="00CA7500">
        <w:rPr>
          <w:sz w:val="28"/>
        </w:rPr>
        <w:t xml:space="preserve">Όνομα &amp; Επώνυμο </w:t>
      </w:r>
      <w:r w:rsidR="00AD7205">
        <w:rPr>
          <w:sz w:val="28"/>
        </w:rPr>
        <w:t>φοιτητή/</w:t>
      </w:r>
      <w:proofErr w:type="spellStart"/>
      <w:r w:rsidR="00AD7205">
        <w:rPr>
          <w:sz w:val="28"/>
        </w:rPr>
        <w:t>τριας</w:t>
      </w:r>
      <w:proofErr w:type="spellEnd"/>
      <w:r w:rsidR="00AD7205">
        <w:rPr>
          <w:sz w:val="28"/>
        </w:rPr>
        <w:t xml:space="preserve"> </w:t>
      </w:r>
    </w:p>
    <w:p w14:paraId="09510783" w14:textId="67EC867F" w:rsidR="00015C12" w:rsidRPr="00CA7500" w:rsidRDefault="00015C12" w:rsidP="00255D5C">
      <w:pPr>
        <w:jc w:val="center"/>
        <w:rPr>
          <w:sz w:val="28"/>
        </w:rPr>
      </w:pPr>
      <w:r>
        <w:rPr>
          <w:sz w:val="28"/>
        </w:rPr>
        <w:t>ΑΜ:</w:t>
      </w:r>
    </w:p>
    <w:p w14:paraId="0499EB29" w14:textId="77777777" w:rsidR="00D20D90" w:rsidRPr="00CA7500" w:rsidRDefault="00D20D90" w:rsidP="00255D5C"/>
    <w:p w14:paraId="065D41F2" w14:textId="77777777" w:rsidR="00DD4B23" w:rsidRPr="008F638F" w:rsidRDefault="00DD4B23" w:rsidP="00255D5C"/>
    <w:p w14:paraId="42B79630" w14:textId="77777777" w:rsidR="008F638F" w:rsidRPr="008F638F" w:rsidRDefault="008F638F" w:rsidP="00255D5C">
      <w:pPr>
        <w:jc w:val="center"/>
      </w:pPr>
    </w:p>
    <w:p w14:paraId="18098EE6" w14:textId="681F9022" w:rsidR="008F638F" w:rsidRPr="00851869" w:rsidRDefault="008F19D7" w:rsidP="00255D5C">
      <w:pPr>
        <w:jc w:val="center"/>
        <w:rPr>
          <w:b/>
          <w:bCs/>
        </w:rPr>
      </w:pPr>
      <w:r w:rsidRPr="00851869">
        <w:rPr>
          <w:b/>
          <w:bCs/>
        </w:rPr>
        <w:t>Τριμελής Εξεταστική Επιτροπή</w:t>
      </w:r>
    </w:p>
    <w:p w14:paraId="10AAF26C" w14:textId="239CC7C6" w:rsidR="008F19D7" w:rsidRPr="00851869" w:rsidRDefault="008F19D7" w:rsidP="00255D5C">
      <w:pPr>
        <w:jc w:val="center"/>
      </w:pPr>
      <w:r w:rsidRPr="00851869">
        <w:t>Μέλος Τριμελούς Επιτροπής (επιβλέπων/</w:t>
      </w:r>
      <w:proofErr w:type="spellStart"/>
      <w:r w:rsidRPr="00851869">
        <w:t>ουσα</w:t>
      </w:r>
      <w:proofErr w:type="spellEnd"/>
      <w:r w:rsidRPr="00851869">
        <w:t>)</w:t>
      </w:r>
    </w:p>
    <w:p w14:paraId="337D0E37" w14:textId="6A7C8365" w:rsidR="008F19D7" w:rsidRPr="00851869" w:rsidRDefault="008F19D7" w:rsidP="00255D5C">
      <w:pPr>
        <w:jc w:val="center"/>
      </w:pPr>
      <w:r w:rsidRPr="00851869">
        <w:t>Μέλος Τριμελούς Επιτροπής</w:t>
      </w:r>
    </w:p>
    <w:p w14:paraId="6CD8D5B5" w14:textId="65E4E3C2" w:rsidR="008F19D7" w:rsidRPr="008F19D7" w:rsidRDefault="008F19D7" w:rsidP="00255D5C">
      <w:pPr>
        <w:jc w:val="center"/>
        <w:rPr>
          <w:i/>
        </w:rPr>
      </w:pPr>
      <w:r w:rsidRPr="00851869">
        <w:t>Μέλος Τριμελούς Επιτροπής</w:t>
      </w:r>
    </w:p>
    <w:p w14:paraId="327CE132" w14:textId="77777777" w:rsidR="0046116B" w:rsidRPr="008F638F" w:rsidRDefault="0046116B" w:rsidP="00255D5C">
      <w:pPr>
        <w:jc w:val="center"/>
      </w:pPr>
    </w:p>
    <w:p w14:paraId="7BD80B56" w14:textId="77777777" w:rsidR="007441F5" w:rsidRPr="008F638F" w:rsidRDefault="007441F5" w:rsidP="00255D5C">
      <w:pPr>
        <w:jc w:val="center"/>
      </w:pPr>
    </w:p>
    <w:p w14:paraId="2A37C9B8" w14:textId="77777777" w:rsidR="0046116B" w:rsidRPr="00A304E1" w:rsidRDefault="004A4C39" w:rsidP="00255D5C">
      <w:pPr>
        <w:jc w:val="center"/>
        <w:rPr>
          <w:lang w:val="en-US"/>
        </w:rPr>
      </w:pPr>
      <w:r>
        <w:rPr>
          <w:sz w:val="28"/>
        </w:rPr>
        <w:t>ΣΗΤΕΙΑ</w:t>
      </w:r>
      <w:r w:rsidR="00DD4B23" w:rsidRPr="00A304E1">
        <w:rPr>
          <w:sz w:val="28"/>
          <w:lang w:val="en-US"/>
        </w:rPr>
        <w:t>, «</w:t>
      </w:r>
      <w:r w:rsidR="00DD4B23" w:rsidRPr="008F638F">
        <w:rPr>
          <w:sz w:val="28"/>
        </w:rPr>
        <w:t>Μήνας</w:t>
      </w:r>
      <w:r w:rsidR="00DD4B23" w:rsidRPr="00A304E1">
        <w:rPr>
          <w:sz w:val="28"/>
          <w:lang w:val="en-US"/>
        </w:rPr>
        <w:t>» «</w:t>
      </w:r>
      <w:r w:rsidR="00DD4B23" w:rsidRPr="008F638F">
        <w:rPr>
          <w:sz w:val="28"/>
        </w:rPr>
        <w:t>Έτος</w:t>
      </w:r>
      <w:r w:rsidR="00DD4B23" w:rsidRPr="00A304E1">
        <w:rPr>
          <w:sz w:val="28"/>
          <w:lang w:val="en-US"/>
        </w:rPr>
        <w:t xml:space="preserve">» </w:t>
      </w:r>
      <w:r w:rsidR="0046116B" w:rsidRPr="00A304E1">
        <w:rPr>
          <w:lang w:val="en-US"/>
        </w:rPr>
        <w:br w:type="page"/>
      </w:r>
    </w:p>
    <w:p w14:paraId="7A1371A2" w14:textId="7C778ABB" w:rsidR="00DC394B" w:rsidRPr="006F134D" w:rsidRDefault="006F134D" w:rsidP="00255D5C">
      <w:pPr>
        <w:autoSpaceDE w:val="0"/>
        <w:autoSpaceDN w:val="0"/>
        <w:adjustRightInd w:val="0"/>
        <w:spacing w:after="0"/>
        <w:jc w:val="center"/>
        <w:rPr>
          <w:b/>
          <w:bCs/>
          <w:sz w:val="28"/>
          <w:szCs w:val="28"/>
          <w:lang w:val="en-US"/>
        </w:rPr>
      </w:pPr>
      <w:r w:rsidRPr="003273E2">
        <w:rPr>
          <w:noProof/>
          <w:sz w:val="28"/>
          <w:szCs w:val="28"/>
        </w:rPr>
        <w:lastRenderedPageBreak/>
        <w:drawing>
          <wp:anchor distT="0" distB="0" distL="114300" distR="114300" simplePos="0" relativeHeight="251674624" behindDoc="0" locked="0" layoutInCell="1" allowOverlap="1" wp14:anchorId="6482883F" wp14:editId="4F44F4AD">
            <wp:simplePos x="0" y="0"/>
            <wp:positionH relativeFrom="margin">
              <wp:posOffset>-149611</wp:posOffset>
            </wp:positionH>
            <wp:positionV relativeFrom="margin">
              <wp:posOffset>-24820</wp:posOffset>
            </wp:positionV>
            <wp:extent cx="936000" cy="936000"/>
            <wp:effectExtent l="0" t="0" r="0" b="0"/>
            <wp:wrapSquare wrapText="bothSides"/>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36000" cy="93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394B" w:rsidRPr="006F134D">
        <w:rPr>
          <w:b/>
          <w:bCs/>
          <w:sz w:val="28"/>
          <w:szCs w:val="28"/>
          <w:lang w:val="en-US"/>
        </w:rPr>
        <w:t>HELLENIC MEDITERRANEAN UNIVERSITY</w:t>
      </w:r>
    </w:p>
    <w:p w14:paraId="56FB4212" w14:textId="75F2BE32" w:rsidR="00DC394B" w:rsidRPr="006F134D" w:rsidRDefault="00DC394B" w:rsidP="00255D5C">
      <w:pPr>
        <w:autoSpaceDE w:val="0"/>
        <w:autoSpaceDN w:val="0"/>
        <w:adjustRightInd w:val="0"/>
        <w:spacing w:after="0"/>
        <w:jc w:val="center"/>
        <w:rPr>
          <w:sz w:val="28"/>
          <w:szCs w:val="28"/>
          <w:lang w:val="en-US"/>
        </w:rPr>
      </w:pPr>
      <w:r w:rsidRPr="006F134D">
        <w:rPr>
          <w:sz w:val="28"/>
          <w:szCs w:val="28"/>
          <w:lang w:val="en-US"/>
        </w:rPr>
        <w:t>SCHOOL OF HEALTH SCIENCES</w:t>
      </w:r>
    </w:p>
    <w:p w14:paraId="00228DE0" w14:textId="1EAF437B" w:rsidR="00DC394B" w:rsidRPr="006F134D" w:rsidRDefault="00DC394B" w:rsidP="00255D5C">
      <w:pPr>
        <w:tabs>
          <w:tab w:val="center" w:pos="4153"/>
          <w:tab w:val="right" w:pos="8306"/>
        </w:tabs>
        <w:spacing w:after="0"/>
        <w:jc w:val="center"/>
        <w:rPr>
          <w:sz w:val="28"/>
          <w:szCs w:val="28"/>
          <w:lang w:val="en-US" w:eastAsia="en-US"/>
        </w:rPr>
      </w:pPr>
      <w:r w:rsidRPr="006F134D">
        <w:rPr>
          <w:sz w:val="28"/>
          <w:szCs w:val="28"/>
          <w:lang w:val="en-US"/>
        </w:rPr>
        <w:t>DEPARTMENT OF NUTRITION &amp; DIETETICS</w:t>
      </w:r>
      <w:r w:rsidR="00C054A0" w:rsidRPr="006F134D">
        <w:rPr>
          <w:sz w:val="28"/>
          <w:szCs w:val="28"/>
          <w:lang w:val="en-US"/>
        </w:rPr>
        <w:t xml:space="preserve"> SCIENCES</w:t>
      </w:r>
    </w:p>
    <w:p w14:paraId="4346BC34" w14:textId="77777777" w:rsidR="008934C7" w:rsidRPr="00790C53" w:rsidRDefault="008934C7" w:rsidP="00255D5C">
      <w:pPr>
        <w:pBdr>
          <w:bottom w:val="threeDEmboss" w:sz="24" w:space="1" w:color="auto"/>
        </w:pBdr>
        <w:tabs>
          <w:tab w:val="center" w:pos="4153"/>
          <w:tab w:val="right" w:pos="8306"/>
        </w:tabs>
        <w:spacing w:after="0"/>
        <w:jc w:val="center"/>
        <w:rPr>
          <w:rFonts w:ascii="Calibri" w:hAnsi="Calibri"/>
          <w:szCs w:val="32"/>
          <w:lang w:val="en-US" w:eastAsia="en-US"/>
        </w:rPr>
      </w:pPr>
    </w:p>
    <w:p w14:paraId="0BAEE8F1" w14:textId="77777777" w:rsidR="00A304E1" w:rsidRPr="00A304E1" w:rsidRDefault="00A304E1" w:rsidP="00255D5C">
      <w:pPr>
        <w:jc w:val="center"/>
        <w:rPr>
          <w:lang w:val="en-US"/>
        </w:rPr>
      </w:pPr>
    </w:p>
    <w:p w14:paraId="1FD39A12" w14:textId="77777777" w:rsidR="00704C62" w:rsidRPr="00A304E1" w:rsidRDefault="00704C62" w:rsidP="00255D5C">
      <w:pPr>
        <w:jc w:val="center"/>
        <w:rPr>
          <w:lang w:val="en-US"/>
        </w:rPr>
      </w:pPr>
    </w:p>
    <w:p w14:paraId="13CA722B" w14:textId="77777777" w:rsidR="004A4C39" w:rsidRPr="00A304E1" w:rsidRDefault="004A4C39" w:rsidP="00255D5C">
      <w:pPr>
        <w:jc w:val="center"/>
        <w:rPr>
          <w:sz w:val="32"/>
          <w:lang w:val="en-US"/>
        </w:rPr>
      </w:pPr>
    </w:p>
    <w:p w14:paraId="588A95FD" w14:textId="77777777" w:rsidR="004A4C39" w:rsidRDefault="004A4C39" w:rsidP="00255D5C">
      <w:pPr>
        <w:jc w:val="center"/>
        <w:rPr>
          <w:sz w:val="32"/>
          <w:lang w:val="en-US"/>
        </w:rPr>
      </w:pPr>
    </w:p>
    <w:p w14:paraId="57A8F7DB" w14:textId="77777777" w:rsidR="00790C53" w:rsidRPr="00A304E1" w:rsidRDefault="00790C53" w:rsidP="00255D5C">
      <w:pPr>
        <w:jc w:val="center"/>
        <w:rPr>
          <w:sz w:val="32"/>
          <w:lang w:val="en-US"/>
        </w:rPr>
      </w:pPr>
    </w:p>
    <w:p w14:paraId="08396A73" w14:textId="77777777" w:rsidR="00A22A27" w:rsidRPr="00DC394B" w:rsidRDefault="00A22A27" w:rsidP="00255D5C">
      <w:pPr>
        <w:jc w:val="center"/>
        <w:rPr>
          <w:b/>
          <w:sz w:val="32"/>
          <w:u w:val="single"/>
          <w:lang w:val="en-US"/>
        </w:rPr>
      </w:pPr>
      <w:r w:rsidRPr="00ED3E3C">
        <w:rPr>
          <w:b/>
          <w:sz w:val="32"/>
          <w:u w:val="single"/>
          <w:lang w:val="en-US"/>
        </w:rPr>
        <w:t>THESIS</w:t>
      </w:r>
    </w:p>
    <w:p w14:paraId="1DB561BF" w14:textId="77777777" w:rsidR="00AD7205" w:rsidRPr="00AD7205" w:rsidRDefault="00AD7205" w:rsidP="00255D5C">
      <w:pPr>
        <w:jc w:val="center"/>
        <w:rPr>
          <w:b/>
          <w:sz w:val="32"/>
          <w:u w:val="single"/>
          <w:lang w:val="en-US"/>
        </w:rPr>
      </w:pPr>
      <w:r>
        <w:rPr>
          <w:b/>
          <w:sz w:val="32"/>
          <w:u w:val="single"/>
          <w:lang w:val="en-US"/>
        </w:rPr>
        <w:t>for the Undergraduate Degree</w:t>
      </w:r>
    </w:p>
    <w:p w14:paraId="5273970E" w14:textId="77777777" w:rsidR="00A22A27" w:rsidRPr="00AD7205" w:rsidRDefault="00A22A27" w:rsidP="00255D5C">
      <w:pPr>
        <w:jc w:val="center"/>
        <w:rPr>
          <w:sz w:val="32"/>
          <w:lang w:val="en-US"/>
        </w:rPr>
      </w:pPr>
      <w:r w:rsidRPr="00AD7205">
        <w:rPr>
          <w:sz w:val="32"/>
          <w:lang w:val="en-US"/>
        </w:rPr>
        <w:t xml:space="preserve"> «</w:t>
      </w:r>
      <w:r w:rsidR="00AD7205">
        <w:rPr>
          <w:sz w:val="32"/>
          <w:lang w:val="en-US"/>
        </w:rPr>
        <w:t>title</w:t>
      </w:r>
      <w:r w:rsidRPr="00AD7205">
        <w:rPr>
          <w:sz w:val="32"/>
          <w:lang w:val="en-US"/>
        </w:rPr>
        <w:t>»</w:t>
      </w:r>
    </w:p>
    <w:p w14:paraId="3776D68B" w14:textId="77777777" w:rsidR="004A4C39" w:rsidRPr="00AD7205" w:rsidRDefault="004A4C39" w:rsidP="00255D5C">
      <w:pPr>
        <w:jc w:val="center"/>
        <w:rPr>
          <w:sz w:val="32"/>
          <w:lang w:val="en-US"/>
        </w:rPr>
      </w:pPr>
    </w:p>
    <w:p w14:paraId="3A0F141A" w14:textId="157C2126" w:rsidR="00BC0D39" w:rsidRDefault="00A22A27" w:rsidP="00255D5C">
      <w:pPr>
        <w:jc w:val="center"/>
        <w:rPr>
          <w:sz w:val="28"/>
          <w:lang w:val="en-US"/>
        </w:rPr>
      </w:pPr>
      <w:r w:rsidRPr="004437C3">
        <w:rPr>
          <w:sz w:val="28"/>
          <w:lang w:val="en-US"/>
        </w:rPr>
        <w:t>«</w:t>
      </w:r>
      <w:r w:rsidR="00AD7205">
        <w:rPr>
          <w:sz w:val="28"/>
          <w:lang w:val="en-US"/>
        </w:rPr>
        <w:t>name</w:t>
      </w:r>
      <w:r w:rsidR="00BC0D39" w:rsidRPr="008F19D7">
        <w:rPr>
          <w:sz w:val="28"/>
          <w:lang w:val="en-US"/>
        </w:rPr>
        <w:t xml:space="preserve"> &amp; </w:t>
      </w:r>
      <w:r w:rsidR="00BC0D39">
        <w:rPr>
          <w:sz w:val="28"/>
          <w:lang w:val="en-US"/>
        </w:rPr>
        <w:t>surname</w:t>
      </w:r>
      <w:r w:rsidR="00AD7205" w:rsidRPr="004437C3">
        <w:rPr>
          <w:sz w:val="28"/>
          <w:lang w:val="en-US"/>
        </w:rPr>
        <w:t xml:space="preserve">» </w:t>
      </w:r>
    </w:p>
    <w:p w14:paraId="65115FE5" w14:textId="640F4D23" w:rsidR="00015C12" w:rsidRPr="004437C3" w:rsidRDefault="00015C12" w:rsidP="00255D5C">
      <w:pPr>
        <w:jc w:val="center"/>
        <w:rPr>
          <w:sz w:val="28"/>
          <w:lang w:val="en-US"/>
        </w:rPr>
      </w:pPr>
      <w:r>
        <w:rPr>
          <w:sz w:val="28"/>
          <w:lang w:val="en-US"/>
        </w:rPr>
        <w:t>YD</w:t>
      </w:r>
      <w:r w:rsidR="00AD7205" w:rsidRPr="004437C3">
        <w:rPr>
          <w:sz w:val="28"/>
          <w:lang w:val="en-US"/>
        </w:rPr>
        <w:t>:</w:t>
      </w:r>
    </w:p>
    <w:p w14:paraId="6698C661" w14:textId="77777777" w:rsidR="004A4C39" w:rsidRPr="004437C3" w:rsidRDefault="004A4C39" w:rsidP="00255D5C">
      <w:pPr>
        <w:jc w:val="center"/>
        <w:rPr>
          <w:sz w:val="32"/>
          <w:lang w:val="en-US"/>
        </w:rPr>
      </w:pPr>
    </w:p>
    <w:p w14:paraId="7F8B59D8" w14:textId="77777777" w:rsidR="008F19D7" w:rsidRPr="00851869" w:rsidRDefault="008F19D7" w:rsidP="00255D5C">
      <w:pPr>
        <w:jc w:val="center"/>
        <w:rPr>
          <w:lang w:val="en-US"/>
        </w:rPr>
      </w:pPr>
    </w:p>
    <w:p w14:paraId="1B8D87A0" w14:textId="2002B76B" w:rsidR="004A4C39" w:rsidRPr="00851869" w:rsidRDefault="008F19D7" w:rsidP="00255D5C">
      <w:pPr>
        <w:jc w:val="center"/>
        <w:rPr>
          <w:b/>
          <w:bCs/>
          <w:sz w:val="32"/>
          <w:lang w:val="en-US"/>
        </w:rPr>
      </w:pPr>
      <w:r w:rsidRPr="00851869">
        <w:rPr>
          <w:b/>
          <w:bCs/>
        </w:rPr>
        <w:t>Τ</w:t>
      </w:r>
      <w:proofErr w:type="spellStart"/>
      <w:r w:rsidRPr="00851869">
        <w:rPr>
          <w:b/>
          <w:bCs/>
          <w:lang w:val="en-US"/>
        </w:rPr>
        <w:t>hree</w:t>
      </w:r>
      <w:proofErr w:type="spellEnd"/>
      <w:r w:rsidRPr="00851869">
        <w:rPr>
          <w:b/>
          <w:bCs/>
          <w:lang w:val="en-US"/>
        </w:rPr>
        <w:t>-member Examination Committee</w:t>
      </w:r>
    </w:p>
    <w:p w14:paraId="1F98B3A8" w14:textId="55098EB0" w:rsidR="004A4C39" w:rsidRPr="00851869" w:rsidRDefault="008F19D7" w:rsidP="00255D5C">
      <w:pPr>
        <w:jc w:val="center"/>
        <w:rPr>
          <w:bCs/>
          <w:lang w:val="en-US"/>
        </w:rPr>
      </w:pPr>
      <w:r w:rsidRPr="00851869">
        <w:rPr>
          <w:bCs/>
          <w:lang w:val="en-US"/>
        </w:rPr>
        <w:t>Member 1 (supervisor)</w:t>
      </w:r>
    </w:p>
    <w:p w14:paraId="40310627" w14:textId="7FA4CD51" w:rsidR="00266877" w:rsidRPr="00851869" w:rsidRDefault="008F19D7" w:rsidP="00255D5C">
      <w:pPr>
        <w:jc w:val="center"/>
        <w:rPr>
          <w:bCs/>
          <w:lang w:val="en-US"/>
        </w:rPr>
      </w:pPr>
      <w:r w:rsidRPr="00851869">
        <w:rPr>
          <w:bCs/>
          <w:lang w:val="en-US"/>
        </w:rPr>
        <w:t>Member 2</w:t>
      </w:r>
    </w:p>
    <w:p w14:paraId="7065956F" w14:textId="70615E29" w:rsidR="008F19D7" w:rsidRPr="00977971" w:rsidRDefault="008F19D7" w:rsidP="00255D5C">
      <w:pPr>
        <w:jc w:val="center"/>
        <w:rPr>
          <w:bCs/>
          <w:lang w:val="en-US"/>
        </w:rPr>
      </w:pPr>
      <w:r w:rsidRPr="00851869">
        <w:rPr>
          <w:bCs/>
          <w:lang w:val="en-US"/>
        </w:rPr>
        <w:t>Member 3</w:t>
      </w:r>
    </w:p>
    <w:p w14:paraId="79117411" w14:textId="4DFE7CA7" w:rsidR="0066126C" w:rsidRDefault="0066126C" w:rsidP="00255D5C">
      <w:pPr>
        <w:rPr>
          <w:b/>
          <w:lang w:val="en-US"/>
        </w:rPr>
      </w:pPr>
    </w:p>
    <w:p w14:paraId="3700EB02" w14:textId="77777777" w:rsidR="00255D5C" w:rsidRPr="004437C3" w:rsidRDefault="00255D5C" w:rsidP="00255D5C">
      <w:pPr>
        <w:rPr>
          <w:b/>
          <w:lang w:val="en-US"/>
        </w:rPr>
      </w:pPr>
    </w:p>
    <w:p w14:paraId="3C62A517" w14:textId="77777777" w:rsidR="002A1F02" w:rsidRPr="00851869" w:rsidRDefault="00A22A27" w:rsidP="00255D5C">
      <w:pPr>
        <w:jc w:val="center"/>
        <w:rPr>
          <w:sz w:val="28"/>
          <w:lang w:val="en-US"/>
        </w:rPr>
        <w:sectPr w:rsidR="002A1F02" w:rsidRPr="00851869" w:rsidSect="0001172A">
          <w:pgSz w:w="11906" w:h="16838"/>
          <w:pgMar w:top="1418" w:right="1418" w:bottom="1418" w:left="1701" w:header="720" w:footer="720" w:gutter="284"/>
          <w:cols w:space="708"/>
          <w:docGrid w:linePitch="360"/>
        </w:sectPr>
      </w:pPr>
      <w:r w:rsidRPr="008F19D7">
        <w:rPr>
          <w:sz w:val="28"/>
          <w:lang w:val="en-US"/>
        </w:rPr>
        <w:t>SITIA</w:t>
      </w:r>
      <w:r w:rsidR="00266877" w:rsidRPr="00851869">
        <w:rPr>
          <w:sz w:val="28"/>
          <w:lang w:val="en-US"/>
        </w:rPr>
        <w:t xml:space="preserve"> «</w:t>
      </w:r>
      <w:r w:rsidR="00266877" w:rsidRPr="00CA7500">
        <w:rPr>
          <w:sz w:val="28"/>
        </w:rPr>
        <w:t>Μήνας</w:t>
      </w:r>
      <w:r w:rsidR="00266877" w:rsidRPr="00851869">
        <w:rPr>
          <w:sz w:val="28"/>
          <w:lang w:val="en-US"/>
        </w:rPr>
        <w:t>» «</w:t>
      </w:r>
      <w:r w:rsidR="00266877" w:rsidRPr="00CA7500">
        <w:rPr>
          <w:sz w:val="28"/>
        </w:rPr>
        <w:t>Έτος</w:t>
      </w:r>
      <w:r w:rsidR="00266877" w:rsidRPr="00851869">
        <w:rPr>
          <w:sz w:val="28"/>
          <w:lang w:val="en-US"/>
        </w:rPr>
        <w:t>»</w:t>
      </w:r>
    </w:p>
    <w:p w14:paraId="797A610C" w14:textId="77777777" w:rsidR="003F4963" w:rsidRPr="003F4963" w:rsidRDefault="003F4963" w:rsidP="00255D5C">
      <w:proofErr w:type="spellStart"/>
      <w:r w:rsidRPr="003F4963">
        <w:lastRenderedPageBreak/>
        <w:t>Υπέθυνη</w:t>
      </w:r>
      <w:proofErr w:type="spellEnd"/>
      <w:r w:rsidRPr="003F4963">
        <w:t xml:space="preserve"> Δήλωση </w:t>
      </w:r>
      <w:proofErr w:type="spellStart"/>
      <w:r w:rsidRPr="003F4963">
        <w:t>Συγγραφεά</w:t>
      </w:r>
      <w:proofErr w:type="spellEnd"/>
      <w:r w:rsidRPr="003F4963">
        <w:t xml:space="preserve">: </w:t>
      </w:r>
    </w:p>
    <w:p w14:paraId="66EA0583" w14:textId="77777777" w:rsidR="003F4963" w:rsidRPr="003F4963" w:rsidRDefault="003F4963" w:rsidP="00255D5C">
      <w:r w:rsidRPr="003F4963">
        <w:t>Δηλώνω ρητά ότι, σύμφωνα με το άρθρο 8 του Ν. 1599/1986 και τα άρθρα 2,4,6 παρ. 3 του Ν. 1256/1982, η παρούσα εργασία αποτελεί αποκλειστικά προϊόν προσωπικής εργασίας και δεν προσβάλλει κάθε μορφής πνευματικά δικαιώματα τρίτων και δεν είναι προϊόν μερικής ή ολικής αντιγραφής, οι πηγές δε που χρησιμοποιήθηκαν περιορίζονται στις βιβλιογραφικές αναφορές και μόνον.</w:t>
      </w:r>
    </w:p>
    <w:p w14:paraId="5304C806" w14:textId="531C3036" w:rsidR="003F4963" w:rsidRPr="003F4963" w:rsidRDefault="003F4963" w:rsidP="00255D5C">
      <w:r w:rsidRPr="00851869">
        <w:t>Αποδέχομαι ότι η Βιβλιοθήκη μπορεί, χωρίς να αλλάξει το περιεχόμενο της εργασίας μου, να τη διαθέσει σε ηλεκτρονική μορφή μέσα από τη</w:t>
      </w:r>
      <w:r w:rsidR="00851869" w:rsidRPr="00851869">
        <w:t>ν</w:t>
      </w:r>
      <w:r w:rsidRPr="00851869">
        <w:t xml:space="preserve"> ψηφιακή Βιβλιοθήκη της, να την αντιγράψει σε οποιοδήποτε μέσο ή/και σε οποιοδήποτε </w:t>
      </w:r>
      <w:proofErr w:type="spellStart"/>
      <w:r w:rsidRPr="00851869">
        <w:t>μορφότυπο</w:t>
      </w:r>
      <w:proofErr w:type="spellEnd"/>
      <w:r w:rsidR="00851869" w:rsidRPr="00851869">
        <w:t>,</w:t>
      </w:r>
      <w:r w:rsidRPr="00851869">
        <w:t xml:space="preserve"> καθώς και να κρατά περισσότερα από ένα αντίγραφα για λόγους συντήρησης και ασφάλειας.</w:t>
      </w:r>
    </w:p>
    <w:p w14:paraId="346F8E9F" w14:textId="410D5330" w:rsidR="00E71EE8" w:rsidRDefault="00E71EE8" w:rsidP="00255D5C">
      <w:pPr>
        <w:spacing w:after="0"/>
        <w:jc w:val="left"/>
        <w:rPr>
          <w:szCs w:val="28"/>
        </w:rPr>
      </w:pPr>
      <w:r>
        <w:rPr>
          <w:szCs w:val="28"/>
        </w:rPr>
        <w:br w:type="page"/>
      </w:r>
    </w:p>
    <w:p w14:paraId="373D3054" w14:textId="77777777" w:rsidR="00501E62" w:rsidRPr="00CA7500" w:rsidRDefault="00501E62" w:rsidP="00255D5C">
      <w:pPr>
        <w:rPr>
          <w:szCs w:val="28"/>
        </w:rPr>
      </w:pPr>
    </w:p>
    <w:p w14:paraId="36BF307F" w14:textId="77777777" w:rsidR="00501E62" w:rsidRPr="00CA7500" w:rsidRDefault="00501E62" w:rsidP="00255D5C">
      <w:pPr>
        <w:rPr>
          <w:szCs w:val="28"/>
        </w:rPr>
      </w:pPr>
    </w:p>
    <w:p w14:paraId="5FB43D98" w14:textId="77777777" w:rsidR="00501E62" w:rsidRPr="00CA7500" w:rsidRDefault="00501E62" w:rsidP="00255D5C">
      <w:pPr>
        <w:rPr>
          <w:szCs w:val="28"/>
        </w:rPr>
      </w:pPr>
    </w:p>
    <w:p w14:paraId="20ABD8AC" w14:textId="77777777" w:rsidR="00501E62" w:rsidRPr="00CA7500" w:rsidRDefault="00501E62" w:rsidP="00255D5C">
      <w:pPr>
        <w:rPr>
          <w:szCs w:val="28"/>
        </w:rPr>
      </w:pPr>
    </w:p>
    <w:p w14:paraId="7BA3F9E6" w14:textId="77777777" w:rsidR="00EE3355" w:rsidRPr="00CA7500" w:rsidRDefault="00EE3355" w:rsidP="00255D5C">
      <w:pPr>
        <w:rPr>
          <w:lang w:eastAsia="en-US"/>
        </w:rPr>
      </w:pPr>
    </w:p>
    <w:p w14:paraId="5CB6EE54" w14:textId="77777777" w:rsidR="00975512" w:rsidRPr="00CA7500" w:rsidRDefault="00EE3355" w:rsidP="00255D5C">
      <w:pPr>
        <w:jc w:val="right"/>
        <w:rPr>
          <w:i/>
          <w:lang w:eastAsia="en-US"/>
        </w:rPr>
      </w:pPr>
      <w:r w:rsidRPr="00CA7500">
        <w:rPr>
          <w:i/>
          <w:lang w:eastAsia="en-US"/>
        </w:rPr>
        <w:t>«</w:t>
      </w:r>
      <w:r w:rsidR="006D4746" w:rsidRPr="00CA7500">
        <w:rPr>
          <w:i/>
          <w:lang w:eastAsia="en-US"/>
        </w:rPr>
        <w:t xml:space="preserve">Ευχαριστίες ή </w:t>
      </w:r>
      <w:r w:rsidRPr="00CA7500">
        <w:rPr>
          <w:i/>
          <w:lang w:eastAsia="en-US"/>
        </w:rPr>
        <w:t>Αφιέρωση»</w:t>
      </w:r>
    </w:p>
    <w:p w14:paraId="70E1FD6E" w14:textId="77777777" w:rsidR="00975512" w:rsidRPr="00CA7500" w:rsidRDefault="00975512" w:rsidP="00255D5C">
      <w:pPr>
        <w:rPr>
          <w:lang w:eastAsia="en-US"/>
        </w:rPr>
      </w:pPr>
    </w:p>
    <w:p w14:paraId="28C45AE6" w14:textId="77777777" w:rsidR="00523198" w:rsidRPr="00FF73D1" w:rsidRDefault="002A1F02" w:rsidP="00255D5C">
      <w:pPr>
        <w:pStyle w:val="40"/>
        <w:spacing w:line="360" w:lineRule="auto"/>
        <w:rPr>
          <w:lang w:val="el-GR"/>
        </w:rPr>
      </w:pPr>
      <w:r w:rsidRPr="00FF73D1">
        <w:rPr>
          <w:lang w:val="el-GR"/>
        </w:rPr>
        <w:br w:type="page"/>
      </w:r>
      <w:bookmarkStart w:id="1" w:name="_Toc455671500"/>
      <w:bookmarkStart w:id="2" w:name="_Toc455674546"/>
      <w:bookmarkStart w:id="3" w:name="_Toc455680223"/>
    </w:p>
    <w:p w14:paraId="0FDFFFCD" w14:textId="77777777" w:rsidR="00EE3355" w:rsidRPr="004437C3" w:rsidRDefault="00EE3355" w:rsidP="00255D5C">
      <w:pPr>
        <w:pStyle w:val="11"/>
      </w:pPr>
      <w:bookmarkStart w:id="4" w:name="_Toc37445215"/>
      <w:r w:rsidRPr="00814093">
        <w:lastRenderedPageBreak/>
        <w:t>Περίληψη</w:t>
      </w:r>
      <w:bookmarkEnd w:id="1"/>
      <w:bookmarkEnd w:id="2"/>
      <w:bookmarkEnd w:id="3"/>
      <w:bookmarkEnd w:id="4"/>
      <w:r w:rsidR="004437C3" w:rsidRPr="004437C3">
        <w:t xml:space="preserve"> </w:t>
      </w:r>
    </w:p>
    <w:p w14:paraId="1F651193" w14:textId="6AF5B727" w:rsidR="00A46A56" w:rsidRPr="00CA7500" w:rsidRDefault="00116511" w:rsidP="00255D5C">
      <w:pPr>
        <w:rPr>
          <w:lang w:eastAsia="en-US"/>
        </w:rPr>
      </w:pPr>
      <w:r w:rsidRPr="00CA7500">
        <w:rPr>
          <w:lang w:eastAsia="en-US"/>
        </w:rPr>
        <w:t xml:space="preserve">Περιγράψτε εν συντομία </w:t>
      </w:r>
      <w:r w:rsidR="00A46A56" w:rsidRPr="00CA7500">
        <w:rPr>
          <w:lang w:eastAsia="en-US"/>
        </w:rPr>
        <w:t xml:space="preserve">(περίπου 300 λέξεις) </w:t>
      </w:r>
      <w:r w:rsidRPr="00CA7500">
        <w:rPr>
          <w:lang w:eastAsia="en-US"/>
        </w:rPr>
        <w:t xml:space="preserve">το θέμα και τα αποτελέσματα της </w:t>
      </w:r>
      <w:r w:rsidR="006578AA">
        <w:rPr>
          <w:lang w:eastAsia="en-US"/>
        </w:rPr>
        <w:t>Εργασίας σας</w:t>
      </w:r>
      <w:r w:rsidRPr="00CA7500">
        <w:rPr>
          <w:lang w:eastAsia="en-US"/>
        </w:rPr>
        <w:t>. Η περίληψη πρέπει να είναι περι</w:t>
      </w:r>
      <w:r w:rsidR="00A46A56" w:rsidRPr="00CA7500">
        <w:rPr>
          <w:lang w:eastAsia="en-US"/>
        </w:rPr>
        <w:t>ε</w:t>
      </w:r>
      <w:r w:rsidRPr="00CA7500">
        <w:rPr>
          <w:lang w:eastAsia="en-US"/>
        </w:rPr>
        <w:t>κτική και να μην περιλαμβάνει βιβλιογρα</w:t>
      </w:r>
      <w:r w:rsidR="00A46A56" w:rsidRPr="00CA7500">
        <w:rPr>
          <w:lang w:eastAsia="en-US"/>
        </w:rPr>
        <w:t>φ</w:t>
      </w:r>
      <w:r w:rsidRPr="00CA7500">
        <w:rPr>
          <w:lang w:eastAsia="en-US"/>
        </w:rPr>
        <w:t xml:space="preserve">ικές </w:t>
      </w:r>
      <w:r w:rsidR="00A46A56" w:rsidRPr="00CA7500">
        <w:rPr>
          <w:lang w:eastAsia="en-US"/>
        </w:rPr>
        <w:t>αναφορές.</w:t>
      </w:r>
      <w:r w:rsidR="002675C8">
        <w:rPr>
          <w:lang w:eastAsia="en-US"/>
        </w:rPr>
        <w:t xml:space="preserve"> </w:t>
      </w:r>
      <w:r w:rsidR="001F6D3F">
        <w:rPr>
          <w:lang w:eastAsia="en-US"/>
        </w:rPr>
        <w:t>Προτείνεται</w:t>
      </w:r>
      <w:r w:rsidR="001F6D3F" w:rsidRPr="001F6D3F">
        <w:rPr>
          <w:lang w:eastAsia="en-US"/>
        </w:rPr>
        <w:t xml:space="preserve"> να έχει τη</w:t>
      </w:r>
      <w:r w:rsidR="001F6D3F">
        <w:rPr>
          <w:lang w:eastAsia="en-US"/>
        </w:rPr>
        <w:t>ν εξής</w:t>
      </w:r>
      <w:r w:rsidR="001F6D3F" w:rsidRPr="001F6D3F">
        <w:rPr>
          <w:lang w:eastAsia="en-US"/>
        </w:rPr>
        <w:t xml:space="preserve"> δομή</w:t>
      </w:r>
      <w:r w:rsidR="001F6D3F">
        <w:rPr>
          <w:lang w:eastAsia="en-US"/>
        </w:rPr>
        <w:t>:</w:t>
      </w:r>
      <w:r w:rsidR="001F6D3F" w:rsidRPr="001F6D3F">
        <w:rPr>
          <w:lang w:eastAsia="en-US"/>
        </w:rPr>
        <w:t xml:space="preserve"> Εισαγωγή, </w:t>
      </w:r>
      <w:proofErr w:type="spellStart"/>
      <w:r w:rsidR="001F6D3F" w:rsidRPr="001F6D3F">
        <w:rPr>
          <w:lang w:eastAsia="en-US"/>
        </w:rPr>
        <w:t>Μέδοδοι</w:t>
      </w:r>
      <w:proofErr w:type="spellEnd"/>
      <w:r w:rsidR="001F6D3F" w:rsidRPr="001F6D3F">
        <w:rPr>
          <w:lang w:eastAsia="en-US"/>
        </w:rPr>
        <w:t xml:space="preserve"> και Υλικά, Αποτελέσματα και Συμπεράσματα</w:t>
      </w:r>
      <w:r w:rsidR="001F6D3F">
        <w:rPr>
          <w:lang w:eastAsia="en-US"/>
        </w:rPr>
        <w:t>.</w:t>
      </w:r>
    </w:p>
    <w:p w14:paraId="035FED6D" w14:textId="77777777" w:rsidR="00A46A56" w:rsidRPr="00CA7500" w:rsidRDefault="00A46A56" w:rsidP="00255D5C">
      <w:pPr>
        <w:rPr>
          <w:lang w:eastAsia="en-US"/>
        </w:rPr>
      </w:pPr>
    </w:p>
    <w:p w14:paraId="12242AD8" w14:textId="77777777" w:rsidR="00A46A56" w:rsidRPr="00814093" w:rsidRDefault="00A46A56" w:rsidP="00255D5C">
      <w:pPr>
        <w:rPr>
          <w:b/>
          <w:lang w:eastAsia="en-US"/>
        </w:rPr>
      </w:pPr>
      <w:r w:rsidRPr="00814093">
        <w:rPr>
          <w:b/>
          <w:lang w:eastAsia="en-US"/>
        </w:rPr>
        <w:t>Λέξεις – Κλειδιά</w:t>
      </w:r>
    </w:p>
    <w:p w14:paraId="108C5572" w14:textId="77777777" w:rsidR="00A46A56" w:rsidRPr="00CA7500" w:rsidRDefault="00A46A56" w:rsidP="00255D5C">
      <w:pPr>
        <w:rPr>
          <w:lang w:eastAsia="en-US"/>
        </w:rPr>
      </w:pPr>
      <w:r w:rsidRPr="00CA7500">
        <w:rPr>
          <w:lang w:eastAsia="en-US"/>
        </w:rPr>
        <w:t>Παραθέστε 3</w:t>
      </w:r>
      <w:r w:rsidR="00AB5299" w:rsidRPr="00CA7500">
        <w:rPr>
          <w:lang w:eastAsia="en-US"/>
        </w:rPr>
        <w:t xml:space="preserve"> </w:t>
      </w:r>
      <w:r w:rsidR="007314F5" w:rsidRPr="00CA7500">
        <w:rPr>
          <w:lang w:eastAsia="en-US"/>
        </w:rPr>
        <w:t>-</w:t>
      </w:r>
      <w:r w:rsidR="00AB5299" w:rsidRPr="00CA7500">
        <w:rPr>
          <w:lang w:eastAsia="en-US"/>
        </w:rPr>
        <w:t xml:space="preserve"> </w:t>
      </w:r>
      <w:r w:rsidRPr="00CA7500">
        <w:rPr>
          <w:lang w:eastAsia="en-US"/>
        </w:rPr>
        <w:t>6</w:t>
      </w:r>
      <w:r w:rsidR="00AB5299" w:rsidRPr="00CA7500">
        <w:rPr>
          <w:lang w:eastAsia="en-US"/>
        </w:rPr>
        <w:t xml:space="preserve"> </w:t>
      </w:r>
      <w:r w:rsidRPr="00CA7500">
        <w:rPr>
          <w:lang w:eastAsia="en-US"/>
        </w:rPr>
        <w:t>λέξεις</w:t>
      </w:r>
      <w:r w:rsidR="007314F5" w:rsidRPr="00CA7500">
        <w:rPr>
          <w:lang w:eastAsia="en-US"/>
        </w:rPr>
        <w:t xml:space="preserve"> – </w:t>
      </w:r>
      <w:r w:rsidRPr="00CA7500">
        <w:rPr>
          <w:lang w:eastAsia="en-US"/>
        </w:rPr>
        <w:t xml:space="preserve">κλειδιά, κατάλληλα για την </w:t>
      </w:r>
      <w:proofErr w:type="spellStart"/>
      <w:r w:rsidRPr="00CA7500">
        <w:rPr>
          <w:lang w:eastAsia="en-US"/>
        </w:rPr>
        <w:t>ευρετηριοποίση</w:t>
      </w:r>
      <w:proofErr w:type="spellEnd"/>
      <w:r w:rsidRPr="00CA7500">
        <w:rPr>
          <w:lang w:eastAsia="en-US"/>
        </w:rPr>
        <w:t xml:space="preserve"> και την αναζήτηση της Εργασίας</w:t>
      </w:r>
      <w:r w:rsidR="0016047F" w:rsidRPr="00CA7500">
        <w:rPr>
          <w:lang w:eastAsia="en-US"/>
        </w:rPr>
        <w:t>.</w:t>
      </w:r>
    </w:p>
    <w:p w14:paraId="14EC3376" w14:textId="77777777" w:rsidR="00523198" w:rsidRPr="00CA7500" w:rsidRDefault="003941A2" w:rsidP="00255D5C">
      <w:pPr>
        <w:rPr>
          <w:lang w:eastAsia="en-US"/>
        </w:rPr>
      </w:pPr>
      <w:r w:rsidRPr="00CA7500">
        <w:rPr>
          <w:lang w:eastAsia="en-US"/>
        </w:rPr>
        <w:br w:type="page"/>
      </w:r>
      <w:bookmarkStart w:id="5" w:name="_Toc455671501"/>
      <w:bookmarkStart w:id="6" w:name="_Toc455674547"/>
      <w:bookmarkStart w:id="7" w:name="_Toc455680224"/>
    </w:p>
    <w:p w14:paraId="447EE885" w14:textId="77777777" w:rsidR="006D4746" w:rsidRPr="00814093" w:rsidRDefault="006D4746" w:rsidP="00255D5C">
      <w:pPr>
        <w:pStyle w:val="11"/>
      </w:pPr>
      <w:bookmarkStart w:id="8" w:name="_Toc37445216"/>
      <w:proofErr w:type="spellStart"/>
      <w:r w:rsidRPr="00814093">
        <w:lastRenderedPageBreak/>
        <w:t>Abstract</w:t>
      </w:r>
      <w:bookmarkEnd w:id="5"/>
      <w:bookmarkEnd w:id="6"/>
      <w:bookmarkEnd w:id="7"/>
      <w:bookmarkEnd w:id="8"/>
      <w:proofErr w:type="spellEnd"/>
    </w:p>
    <w:p w14:paraId="53AB0810" w14:textId="30E70F3C" w:rsidR="0016047F" w:rsidRPr="00CA7500" w:rsidRDefault="0016047F" w:rsidP="00255D5C">
      <w:pPr>
        <w:rPr>
          <w:lang w:eastAsia="en-US"/>
        </w:rPr>
      </w:pPr>
      <w:r w:rsidRPr="00CA7500">
        <w:rPr>
          <w:lang w:eastAsia="en-US"/>
        </w:rPr>
        <w:t xml:space="preserve">Περιγράψτε εν συντομία (περίπου 300 λέξεις) το θέμα και </w:t>
      </w:r>
      <w:r w:rsidR="006578AA">
        <w:rPr>
          <w:lang w:eastAsia="en-US"/>
        </w:rPr>
        <w:t>τα αποτελέσματα της</w:t>
      </w:r>
      <w:r w:rsidRPr="00CA7500">
        <w:rPr>
          <w:lang w:eastAsia="en-US"/>
        </w:rPr>
        <w:t xml:space="preserve"> Εργασίας </w:t>
      </w:r>
      <w:r w:rsidR="006578AA">
        <w:rPr>
          <w:lang w:eastAsia="en-US"/>
        </w:rPr>
        <w:t xml:space="preserve">σας </w:t>
      </w:r>
      <w:r w:rsidRPr="00CA7500">
        <w:rPr>
          <w:lang w:eastAsia="en-US"/>
        </w:rPr>
        <w:t>στην Αγγλική γλώσσα. Η περίληψη πρέπει να είναι περιεκτική και να μην περιλαμβάνει βιβλιογραφικές αναφορές.</w:t>
      </w:r>
      <w:r w:rsidR="00BA763D">
        <w:rPr>
          <w:lang w:eastAsia="en-US"/>
        </w:rPr>
        <w:t xml:space="preserve"> </w:t>
      </w:r>
      <w:r w:rsidR="00BA763D">
        <w:rPr>
          <w:lang w:eastAsia="en-US"/>
        </w:rPr>
        <w:t>Προτείνεται</w:t>
      </w:r>
      <w:r w:rsidR="00BA763D" w:rsidRPr="001F6D3F">
        <w:rPr>
          <w:lang w:eastAsia="en-US"/>
        </w:rPr>
        <w:t xml:space="preserve"> να έχει τη</w:t>
      </w:r>
      <w:r w:rsidR="00BA763D">
        <w:rPr>
          <w:lang w:eastAsia="en-US"/>
        </w:rPr>
        <w:t>ν εξής</w:t>
      </w:r>
      <w:r w:rsidR="00BA763D" w:rsidRPr="001F6D3F">
        <w:rPr>
          <w:lang w:eastAsia="en-US"/>
        </w:rPr>
        <w:t xml:space="preserve"> δομή</w:t>
      </w:r>
      <w:r w:rsidR="00BA763D">
        <w:rPr>
          <w:lang w:eastAsia="en-US"/>
        </w:rPr>
        <w:t>:</w:t>
      </w:r>
      <w:r w:rsidR="00BA763D" w:rsidRPr="001F6D3F">
        <w:rPr>
          <w:lang w:eastAsia="en-US"/>
        </w:rPr>
        <w:t xml:space="preserve"> Εισαγωγή, </w:t>
      </w:r>
      <w:proofErr w:type="spellStart"/>
      <w:r w:rsidR="00BA763D" w:rsidRPr="001F6D3F">
        <w:rPr>
          <w:lang w:eastAsia="en-US"/>
        </w:rPr>
        <w:t>Μέδοδοι</w:t>
      </w:r>
      <w:proofErr w:type="spellEnd"/>
      <w:r w:rsidR="00BA763D" w:rsidRPr="001F6D3F">
        <w:rPr>
          <w:lang w:eastAsia="en-US"/>
        </w:rPr>
        <w:t xml:space="preserve"> και Υλικά, Αποτελέσματα και Συμπεράσματα</w:t>
      </w:r>
      <w:r w:rsidR="00BA763D">
        <w:rPr>
          <w:lang w:eastAsia="en-US"/>
        </w:rPr>
        <w:t>.</w:t>
      </w:r>
    </w:p>
    <w:p w14:paraId="63612E2B" w14:textId="77777777" w:rsidR="006E0ED2" w:rsidRPr="00CA7500" w:rsidRDefault="006E0ED2" w:rsidP="00255D5C">
      <w:pPr>
        <w:rPr>
          <w:lang w:eastAsia="en-US"/>
        </w:rPr>
      </w:pPr>
    </w:p>
    <w:p w14:paraId="22351817" w14:textId="77777777" w:rsidR="006E0ED2" w:rsidRPr="00CA7500" w:rsidRDefault="006E0ED2" w:rsidP="00255D5C">
      <w:pPr>
        <w:rPr>
          <w:lang w:eastAsia="en-US"/>
        </w:rPr>
      </w:pPr>
    </w:p>
    <w:p w14:paraId="69E9F67B" w14:textId="77777777" w:rsidR="006D4746" w:rsidRPr="00814093" w:rsidRDefault="00A46A56" w:rsidP="00255D5C">
      <w:pPr>
        <w:rPr>
          <w:b/>
          <w:lang w:eastAsia="en-US"/>
        </w:rPr>
      </w:pPr>
      <w:proofErr w:type="spellStart"/>
      <w:r w:rsidRPr="00814093">
        <w:rPr>
          <w:b/>
          <w:lang w:eastAsia="en-US"/>
        </w:rPr>
        <w:t>Keywords</w:t>
      </w:r>
      <w:proofErr w:type="spellEnd"/>
    </w:p>
    <w:p w14:paraId="4FA1BB80" w14:textId="77777777" w:rsidR="0016047F" w:rsidRPr="00CA7500" w:rsidRDefault="0016047F" w:rsidP="00255D5C">
      <w:pPr>
        <w:rPr>
          <w:lang w:eastAsia="en-US"/>
        </w:rPr>
      </w:pPr>
      <w:r w:rsidRPr="00CA7500">
        <w:rPr>
          <w:lang w:eastAsia="en-US"/>
        </w:rPr>
        <w:t>Παραθέστε 3</w:t>
      </w:r>
      <w:r w:rsidR="00B40008" w:rsidRPr="00CA7500">
        <w:rPr>
          <w:lang w:eastAsia="en-US"/>
        </w:rPr>
        <w:t xml:space="preserve"> έως </w:t>
      </w:r>
      <w:r w:rsidRPr="00CA7500">
        <w:rPr>
          <w:lang w:eastAsia="en-US"/>
        </w:rPr>
        <w:t xml:space="preserve">6 λέξεις – κλειδιά, κατάλληλα για την </w:t>
      </w:r>
      <w:proofErr w:type="spellStart"/>
      <w:r w:rsidRPr="00CA7500">
        <w:rPr>
          <w:lang w:eastAsia="en-US"/>
        </w:rPr>
        <w:t>ευρετηριοποί</w:t>
      </w:r>
      <w:r w:rsidR="00AF51E1" w:rsidRPr="00CA7500">
        <w:rPr>
          <w:lang w:eastAsia="en-US"/>
        </w:rPr>
        <w:t>η</w:t>
      </w:r>
      <w:r w:rsidRPr="00CA7500">
        <w:rPr>
          <w:lang w:eastAsia="en-US"/>
        </w:rPr>
        <w:t>ση</w:t>
      </w:r>
      <w:proofErr w:type="spellEnd"/>
      <w:r w:rsidRPr="00CA7500">
        <w:rPr>
          <w:lang w:eastAsia="en-US"/>
        </w:rPr>
        <w:t xml:space="preserve"> κα</w:t>
      </w:r>
      <w:r w:rsidR="006578AA">
        <w:rPr>
          <w:lang w:eastAsia="en-US"/>
        </w:rPr>
        <w:t>ι την αναζήτηση της</w:t>
      </w:r>
      <w:r w:rsidRPr="00CA7500">
        <w:rPr>
          <w:lang w:eastAsia="en-US"/>
        </w:rPr>
        <w:t xml:space="preserve"> Εργασίας, στην Αγγλική Γλώσσα.</w:t>
      </w:r>
    </w:p>
    <w:p w14:paraId="5257E4FE" w14:textId="77777777" w:rsidR="0046116B" w:rsidRPr="00CA7500" w:rsidRDefault="00A46A56" w:rsidP="00255D5C">
      <w:pPr>
        <w:rPr>
          <w:lang w:eastAsia="en-US"/>
        </w:rPr>
      </w:pPr>
      <w:r w:rsidRPr="00CA7500">
        <w:rPr>
          <w:lang w:eastAsia="en-US"/>
        </w:rPr>
        <w:br w:type="page"/>
      </w:r>
    </w:p>
    <w:p w14:paraId="10F8BB6B" w14:textId="77777777" w:rsidR="001F2539" w:rsidRPr="00814093" w:rsidRDefault="001F2539" w:rsidP="00255D5C">
      <w:pPr>
        <w:pStyle w:val="1"/>
        <w:rPr>
          <w:lang w:eastAsia="en-US"/>
        </w:rPr>
      </w:pPr>
      <w:bookmarkStart w:id="9" w:name="_Toc455680225"/>
      <w:bookmarkStart w:id="10" w:name="_Toc37445217"/>
      <w:r w:rsidRPr="009C50BF">
        <w:lastRenderedPageBreak/>
        <w:t>Περιεχόμενα</w:t>
      </w:r>
      <w:bookmarkEnd w:id="9"/>
      <w:bookmarkEnd w:id="10"/>
    </w:p>
    <w:p w14:paraId="7B119970" w14:textId="248C6C86" w:rsidR="00977971" w:rsidRDefault="004B2D2A" w:rsidP="00255D5C">
      <w:pPr>
        <w:pStyle w:val="10"/>
        <w:tabs>
          <w:tab w:val="right" w:leader="dot" w:pos="8493"/>
        </w:tabs>
        <w:rPr>
          <w:rFonts w:asciiTheme="minorHAnsi" w:eastAsiaTheme="minorEastAsia" w:hAnsiTheme="minorHAnsi" w:cstheme="minorBidi"/>
          <w:noProof/>
          <w:sz w:val="22"/>
          <w:szCs w:val="22"/>
          <w:lang w:val="en-US" w:eastAsia="en-US"/>
        </w:rPr>
      </w:pPr>
      <w:r w:rsidRPr="00CA7500">
        <w:fldChar w:fldCharType="begin"/>
      </w:r>
      <w:r w:rsidRPr="00CA7500">
        <w:instrText xml:space="preserve"> TOC \o "1-3" \h \z \u </w:instrText>
      </w:r>
      <w:r w:rsidRPr="00CA7500">
        <w:fldChar w:fldCharType="separate"/>
      </w:r>
      <w:hyperlink w:anchor="_Toc37445215" w:history="1">
        <w:r w:rsidR="00977971" w:rsidRPr="0027364D">
          <w:rPr>
            <w:rStyle w:val="-"/>
            <w:noProof/>
          </w:rPr>
          <w:t>Περίληψη</w:t>
        </w:r>
        <w:r w:rsidR="00977971">
          <w:rPr>
            <w:noProof/>
            <w:webHidden/>
          </w:rPr>
          <w:tab/>
        </w:r>
        <w:r w:rsidR="00977971">
          <w:rPr>
            <w:noProof/>
            <w:webHidden/>
          </w:rPr>
          <w:fldChar w:fldCharType="begin"/>
        </w:r>
        <w:r w:rsidR="00977971">
          <w:rPr>
            <w:noProof/>
            <w:webHidden/>
          </w:rPr>
          <w:instrText xml:space="preserve"> PAGEREF _Toc37445215 \h </w:instrText>
        </w:r>
        <w:r w:rsidR="00977971">
          <w:rPr>
            <w:noProof/>
            <w:webHidden/>
          </w:rPr>
        </w:r>
        <w:r w:rsidR="00977971">
          <w:rPr>
            <w:noProof/>
            <w:webHidden/>
          </w:rPr>
          <w:fldChar w:fldCharType="separate"/>
        </w:r>
        <w:r w:rsidR="00977971">
          <w:rPr>
            <w:noProof/>
            <w:webHidden/>
          </w:rPr>
          <w:t>v</w:t>
        </w:r>
        <w:r w:rsidR="00977971">
          <w:rPr>
            <w:noProof/>
            <w:webHidden/>
          </w:rPr>
          <w:fldChar w:fldCharType="end"/>
        </w:r>
      </w:hyperlink>
    </w:p>
    <w:p w14:paraId="6D38592B" w14:textId="751B6AA0"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16" w:history="1">
        <w:r w:rsidR="00977971" w:rsidRPr="0027364D">
          <w:rPr>
            <w:rStyle w:val="-"/>
            <w:noProof/>
          </w:rPr>
          <w:t>Abstract</w:t>
        </w:r>
        <w:r w:rsidR="00977971">
          <w:rPr>
            <w:noProof/>
            <w:webHidden/>
          </w:rPr>
          <w:tab/>
        </w:r>
        <w:r w:rsidR="00977971">
          <w:rPr>
            <w:noProof/>
            <w:webHidden/>
          </w:rPr>
          <w:fldChar w:fldCharType="begin"/>
        </w:r>
        <w:r w:rsidR="00977971">
          <w:rPr>
            <w:noProof/>
            <w:webHidden/>
          </w:rPr>
          <w:instrText xml:space="preserve"> PAGEREF _Toc37445216 \h </w:instrText>
        </w:r>
        <w:r w:rsidR="00977971">
          <w:rPr>
            <w:noProof/>
            <w:webHidden/>
          </w:rPr>
        </w:r>
        <w:r w:rsidR="00977971">
          <w:rPr>
            <w:noProof/>
            <w:webHidden/>
          </w:rPr>
          <w:fldChar w:fldCharType="separate"/>
        </w:r>
        <w:r w:rsidR="00977971">
          <w:rPr>
            <w:noProof/>
            <w:webHidden/>
          </w:rPr>
          <w:t>vi</w:t>
        </w:r>
        <w:r w:rsidR="00977971">
          <w:rPr>
            <w:noProof/>
            <w:webHidden/>
          </w:rPr>
          <w:fldChar w:fldCharType="end"/>
        </w:r>
      </w:hyperlink>
    </w:p>
    <w:p w14:paraId="25C1ADA6" w14:textId="058BAD9A"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17" w:history="1">
        <w:r w:rsidR="00977971" w:rsidRPr="0027364D">
          <w:rPr>
            <w:rStyle w:val="-"/>
            <w:noProof/>
          </w:rPr>
          <w:t>Περιεχόμενα</w:t>
        </w:r>
        <w:r w:rsidR="00977971">
          <w:rPr>
            <w:noProof/>
            <w:webHidden/>
          </w:rPr>
          <w:tab/>
        </w:r>
        <w:r w:rsidR="00977971">
          <w:rPr>
            <w:noProof/>
            <w:webHidden/>
          </w:rPr>
          <w:fldChar w:fldCharType="begin"/>
        </w:r>
        <w:r w:rsidR="00977971">
          <w:rPr>
            <w:noProof/>
            <w:webHidden/>
          </w:rPr>
          <w:instrText xml:space="preserve"> PAGEREF _Toc37445217 \h </w:instrText>
        </w:r>
        <w:r w:rsidR="00977971">
          <w:rPr>
            <w:noProof/>
            <w:webHidden/>
          </w:rPr>
        </w:r>
        <w:r w:rsidR="00977971">
          <w:rPr>
            <w:noProof/>
            <w:webHidden/>
          </w:rPr>
          <w:fldChar w:fldCharType="separate"/>
        </w:r>
        <w:r w:rsidR="00977971">
          <w:rPr>
            <w:noProof/>
            <w:webHidden/>
          </w:rPr>
          <w:t>vii</w:t>
        </w:r>
        <w:r w:rsidR="00977971">
          <w:rPr>
            <w:noProof/>
            <w:webHidden/>
          </w:rPr>
          <w:fldChar w:fldCharType="end"/>
        </w:r>
      </w:hyperlink>
    </w:p>
    <w:p w14:paraId="122F89DB" w14:textId="242E6163"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18" w:history="1">
        <w:r w:rsidR="00977971" w:rsidRPr="0027364D">
          <w:rPr>
            <w:rStyle w:val="-"/>
            <w:noProof/>
          </w:rPr>
          <w:t>Κατάλογος Εικόνων / Σχημάτων</w:t>
        </w:r>
        <w:r w:rsidR="00977971">
          <w:rPr>
            <w:noProof/>
            <w:webHidden/>
          </w:rPr>
          <w:tab/>
        </w:r>
        <w:r w:rsidR="00977971">
          <w:rPr>
            <w:noProof/>
            <w:webHidden/>
          </w:rPr>
          <w:fldChar w:fldCharType="begin"/>
        </w:r>
        <w:r w:rsidR="00977971">
          <w:rPr>
            <w:noProof/>
            <w:webHidden/>
          </w:rPr>
          <w:instrText xml:space="preserve"> PAGEREF _Toc37445218 \h </w:instrText>
        </w:r>
        <w:r w:rsidR="00977971">
          <w:rPr>
            <w:noProof/>
            <w:webHidden/>
          </w:rPr>
        </w:r>
        <w:r w:rsidR="00977971">
          <w:rPr>
            <w:noProof/>
            <w:webHidden/>
          </w:rPr>
          <w:fldChar w:fldCharType="separate"/>
        </w:r>
        <w:r w:rsidR="00977971">
          <w:rPr>
            <w:noProof/>
            <w:webHidden/>
          </w:rPr>
          <w:t>ix</w:t>
        </w:r>
        <w:r w:rsidR="00977971">
          <w:rPr>
            <w:noProof/>
            <w:webHidden/>
          </w:rPr>
          <w:fldChar w:fldCharType="end"/>
        </w:r>
      </w:hyperlink>
    </w:p>
    <w:p w14:paraId="44C85426" w14:textId="36646A7A"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19" w:history="1">
        <w:r w:rsidR="00977971" w:rsidRPr="0027364D">
          <w:rPr>
            <w:rStyle w:val="-"/>
            <w:noProof/>
          </w:rPr>
          <w:t>Κατάλογος Πινάκων</w:t>
        </w:r>
        <w:r w:rsidR="00977971">
          <w:rPr>
            <w:noProof/>
            <w:webHidden/>
          </w:rPr>
          <w:tab/>
        </w:r>
        <w:r w:rsidR="00977971">
          <w:rPr>
            <w:noProof/>
            <w:webHidden/>
          </w:rPr>
          <w:fldChar w:fldCharType="begin"/>
        </w:r>
        <w:r w:rsidR="00977971">
          <w:rPr>
            <w:noProof/>
            <w:webHidden/>
          </w:rPr>
          <w:instrText xml:space="preserve"> PAGEREF _Toc37445219 \h </w:instrText>
        </w:r>
        <w:r w:rsidR="00977971">
          <w:rPr>
            <w:noProof/>
            <w:webHidden/>
          </w:rPr>
        </w:r>
        <w:r w:rsidR="00977971">
          <w:rPr>
            <w:noProof/>
            <w:webHidden/>
          </w:rPr>
          <w:fldChar w:fldCharType="separate"/>
        </w:r>
        <w:r w:rsidR="00977971">
          <w:rPr>
            <w:noProof/>
            <w:webHidden/>
          </w:rPr>
          <w:t>x</w:t>
        </w:r>
        <w:r w:rsidR="00977971">
          <w:rPr>
            <w:noProof/>
            <w:webHidden/>
          </w:rPr>
          <w:fldChar w:fldCharType="end"/>
        </w:r>
      </w:hyperlink>
    </w:p>
    <w:p w14:paraId="54511B7B" w14:textId="4F702E56"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0" w:history="1">
        <w:r w:rsidR="00977971" w:rsidRPr="0027364D">
          <w:rPr>
            <w:rStyle w:val="-"/>
            <w:noProof/>
          </w:rPr>
          <w:t>Συντομογραφίες &amp; Ακρωνύμια</w:t>
        </w:r>
        <w:r w:rsidR="00977971">
          <w:rPr>
            <w:noProof/>
            <w:webHidden/>
          </w:rPr>
          <w:tab/>
        </w:r>
        <w:r w:rsidR="00977971">
          <w:rPr>
            <w:noProof/>
            <w:webHidden/>
          </w:rPr>
          <w:fldChar w:fldCharType="begin"/>
        </w:r>
        <w:r w:rsidR="00977971">
          <w:rPr>
            <w:noProof/>
            <w:webHidden/>
          </w:rPr>
          <w:instrText xml:space="preserve"> PAGEREF _Toc37445220 \h </w:instrText>
        </w:r>
        <w:r w:rsidR="00977971">
          <w:rPr>
            <w:noProof/>
            <w:webHidden/>
          </w:rPr>
        </w:r>
        <w:r w:rsidR="00977971">
          <w:rPr>
            <w:noProof/>
            <w:webHidden/>
          </w:rPr>
          <w:fldChar w:fldCharType="separate"/>
        </w:r>
        <w:r w:rsidR="00977971">
          <w:rPr>
            <w:noProof/>
            <w:webHidden/>
          </w:rPr>
          <w:t>xi</w:t>
        </w:r>
        <w:r w:rsidR="00977971">
          <w:rPr>
            <w:noProof/>
            <w:webHidden/>
          </w:rPr>
          <w:fldChar w:fldCharType="end"/>
        </w:r>
      </w:hyperlink>
    </w:p>
    <w:p w14:paraId="46982A2E" w14:textId="4548A1A6"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1" w:history="1">
        <w:r w:rsidR="00977971" w:rsidRPr="0027364D">
          <w:rPr>
            <w:rStyle w:val="-"/>
            <w:noProof/>
          </w:rPr>
          <w:t>ΘΕΩΡΗΤΙΚΟ ΜΕΡΟΣ</w:t>
        </w:r>
        <w:r w:rsidR="00977971">
          <w:rPr>
            <w:noProof/>
            <w:webHidden/>
          </w:rPr>
          <w:tab/>
        </w:r>
        <w:r w:rsidR="00977971">
          <w:rPr>
            <w:noProof/>
            <w:webHidden/>
          </w:rPr>
          <w:fldChar w:fldCharType="begin"/>
        </w:r>
        <w:r w:rsidR="00977971">
          <w:rPr>
            <w:noProof/>
            <w:webHidden/>
          </w:rPr>
          <w:instrText xml:space="preserve"> PAGEREF _Toc37445221 \h </w:instrText>
        </w:r>
        <w:r w:rsidR="00977971">
          <w:rPr>
            <w:noProof/>
            <w:webHidden/>
          </w:rPr>
        </w:r>
        <w:r w:rsidR="00977971">
          <w:rPr>
            <w:noProof/>
            <w:webHidden/>
          </w:rPr>
          <w:fldChar w:fldCharType="separate"/>
        </w:r>
        <w:r w:rsidR="00977971">
          <w:rPr>
            <w:noProof/>
            <w:webHidden/>
          </w:rPr>
          <w:t>1</w:t>
        </w:r>
        <w:r w:rsidR="00977971">
          <w:rPr>
            <w:noProof/>
            <w:webHidden/>
          </w:rPr>
          <w:fldChar w:fldCharType="end"/>
        </w:r>
      </w:hyperlink>
    </w:p>
    <w:p w14:paraId="56970126" w14:textId="31626483"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2" w:history="1">
        <w:r w:rsidR="00977971" w:rsidRPr="0027364D">
          <w:rPr>
            <w:rStyle w:val="-"/>
            <w:noProof/>
          </w:rPr>
          <w:t>Εισαγωγή</w:t>
        </w:r>
        <w:r w:rsidR="00977971">
          <w:rPr>
            <w:noProof/>
            <w:webHidden/>
          </w:rPr>
          <w:tab/>
        </w:r>
        <w:r w:rsidR="00977971">
          <w:rPr>
            <w:noProof/>
            <w:webHidden/>
          </w:rPr>
          <w:fldChar w:fldCharType="begin"/>
        </w:r>
        <w:r w:rsidR="00977971">
          <w:rPr>
            <w:noProof/>
            <w:webHidden/>
          </w:rPr>
          <w:instrText xml:space="preserve"> PAGEREF _Toc37445222 \h </w:instrText>
        </w:r>
        <w:r w:rsidR="00977971">
          <w:rPr>
            <w:noProof/>
            <w:webHidden/>
          </w:rPr>
        </w:r>
        <w:r w:rsidR="00977971">
          <w:rPr>
            <w:noProof/>
            <w:webHidden/>
          </w:rPr>
          <w:fldChar w:fldCharType="separate"/>
        </w:r>
        <w:r w:rsidR="00977971">
          <w:rPr>
            <w:noProof/>
            <w:webHidden/>
          </w:rPr>
          <w:t>1</w:t>
        </w:r>
        <w:r w:rsidR="00977971">
          <w:rPr>
            <w:noProof/>
            <w:webHidden/>
          </w:rPr>
          <w:fldChar w:fldCharType="end"/>
        </w:r>
      </w:hyperlink>
    </w:p>
    <w:p w14:paraId="7A13F1DB" w14:textId="2135880A"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3" w:history="1">
        <w:r w:rsidR="00977971" w:rsidRPr="0027364D">
          <w:rPr>
            <w:rStyle w:val="-"/>
            <w:noProof/>
          </w:rPr>
          <w:t>Κεφαλαιο 1: Τίτλος 1ου κεφαλαίου</w:t>
        </w:r>
        <w:r w:rsidR="00977971">
          <w:rPr>
            <w:noProof/>
            <w:webHidden/>
          </w:rPr>
          <w:tab/>
        </w:r>
        <w:r w:rsidR="00977971">
          <w:rPr>
            <w:noProof/>
            <w:webHidden/>
          </w:rPr>
          <w:fldChar w:fldCharType="begin"/>
        </w:r>
        <w:r w:rsidR="00977971">
          <w:rPr>
            <w:noProof/>
            <w:webHidden/>
          </w:rPr>
          <w:instrText xml:space="preserve"> PAGEREF _Toc37445223 \h </w:instrText>
        </w:r>
        <w:r w:rsidR="00977971">
          <w:rPr>
            <w:noProof/>
            <w:webHidden/>
          </w:rPr>
        </w:r>
        <w:r w:rsidR="00977971">
          <w:rPr>
            <w:noProof/>
            <w:webHidden/>
          </w:rPr>
          <w:fldChar w:fldCharType="separate"/>
        </w:r>
        <w:r w:rsidR="00977971">
          <w:rPr>
            <w:noProof/>
            <w:webHidden/>
          </w:rPr>
          <w:t>2</w:t>
        </w:r>
        <w:r w:rsidR="00977971">
          <w:rPr>
            <w:noProof/>
            <w:webHidden/>
          </w:rPr>
          <w:fldChar w:fldCharType="end"/>
        </w:r>
      </w:hyperlink>
    </w:p>
    <w:p w14:paraId="6A3263B4" w14:textId="34A5E885" w:rsidR="00977971" w:rsidRDefault="00154033" w:rsidP="00255D5C">
      <w:pPr>
        <w:pStyle w:val="22"/>
        <w:tabs>
          <w:tab w:val="right" w:leader="dot" w:pos="8493"/>
        </w:tabs>
        <w:rPr>
          <w:rFonts w:asciiTheme="minorHAnsi" w:eastAsiaTheme="minorEastAsia" w:hAnsiTheme="minorHAnsi" w:cstheme="minorBidi"/>
          <w:noProof/>
          <w:sz w:val="22"/>
          <w:szCs w:val="22"/>
          <w:lang w:val="en-US" w:eastAsia="en-US"/>
        </w:rPr>
      </w:pPr>
      <w:hyperlink w:anchor="_Toc37445224" w:history="1">
        <w:r w:rsidR="00977971" w:rsidRPr="0027364D">
          <w:rPr>
            <w:rStyle w:val="-"/>
            <w:noProof/>
          </w:rPr>
          <w:t>1.1. Τίτλος 1ης ενότητας</w:t>
        </w:r>
        <w:r w:rsidR="00977971">
          <w:rPr>
            <w:noProof/>
            <w:webHidden/>
          </w:rPr>
          <w:tab/>
        </w:r>
        <w:r w:rsidR="00977971">
          <w:rPr>
            <w:noProof/>
            <w:webHidden/>
          </w:rPr>
          <w:fldChar w:fldCharType="begin"/>
        </w:r>
        <w:r w:rsidR="00977971">
          <w:rPr>
            <w:noProof/>
            <w:webHidden/>
          </w:rPr>
          <w:instrText xml:space="preserve"> PAGEREF _Toc37445224 \h </w:instrText>
        </w:r>
        <w:r w:rsidR="00977971">
          <w:rPr>
            <w:noProof/>
            <w:webHidden/>
          </w:rPr>
        </w:r>
        <w:r w:rsidR="00977971">
          <w:rPr>
            <w:noProof/>
            <w:webHidden/>
          </w:rPr>
          <w:fldChar w:fldCharType="separate"/>
        </w:r>
        <w:r w:rsidR="00977971">
          <w:rPr>
            <w:noProof/>
            <w:webHidden/>
          </w:rPr>
          <w:t>2</w:t>
        </w:r>
        <w:r w:rsidR="00977971">
          <w:rPr>
            <w:noProof/>
            <w:webHidden/>
          </w:rPr>
          <w:fldChar w:fldCharType="end"/>
        </w:r>
      </w:hyperlink>
    </w:p>
    <w:p w14:paraId="2A27E80E" w14:textId="0282B706" w:rsidR="00977971" w:rsidRDefault="00154033" w:rsidP="00255D5C">
      <w:pPr>
        <w:pStyle w:val="32"/>
        <w:tabs>
          <w:tab w:val="right" w:leader="dot" w:pos="8493"/>
        </w:tabs>
        <w:rPr>
          <w:rFonts w:asciiTheme="minorHAnsi" w:eastAsiaTheme="minorEastAsia" w:hAnsiTheme="minorHAnsi" w:cstheme="minorBidi"/>
          <w:noProof/>
          <w:sz w:val="22"/>
          <w:szCs w:val="22"/>
          <w:lang w:val="en-US" w:eastAsia="en-US"/>
        </w:rPr>
      </w:pPr>
      <w:hyperlink w:anchor="_Toc37445225" w:history="1">
        <w:r w:rsidR="00977971" w:rsidRPr="0027364D">
          <w:rPr>
            <w:rStyle w:val="-"/>
            <w:noProof/>
          </w:rPr>
          <w:t>1.1.1. Τίτλος 1ης υποενότητας</w:t>
        </w:r>
        <w:r w:rsidR="00977971">
          <w:rPr>
            <w:noProof/>
            <w:webHidden/>
          </w:rPr>
          <w:tab/>
        </w:r>
        <w:r w:rsidR="00977971">
          <w:rPr>
            <w:noProof/>
            <w:webHidden/>
          </w:rPr>
          <w:fldChar w:fldCharType="begin"/>
        </w:r>
        <w:r w:rsidR="00977971">
          <w:rPr>
            <w:noProof/>
            <w:webHidden/>
          </w:rPr>
          <w:instrText xml:space="preserve"> PAGEREF _Toc37445225 \h </w:instrText>
        </w:r>
        <w:r w:rsidR="00977971">
          <w:rPr>
            <w:noProof/>
            <w:webHidden/>
          </w:rPr>
        </w:r>
        <w:r w:rsidR="00977971">
          <w:rPr>
            <w:noProof/>
            <w:webHidden/>
          </w:rPr>
          <w:fldChar w:fldCharType="separate"/>
        </w:r>
        <w:r w:rsidR="00977971">
          <w:rPr>
            <w:noProof/>
            <w:webHidden/>
          </w:rPr>
          <w:t>2</w:t>
        </w:r>
        <w:r w:rsidR="00977971">
          <w:rPr>
            <w:noProof/>
            <w:webHidden/>
          </w:rPr>
          <w:fldChar w:fldCharType="end"/>
        </w:r>
      </w:hyperlink>
    </w:p>
    <w:p w14:paraId="57FE17A2" w14:textId="66158430" w:rsidR="00977971" w:rsidRDefault="00154033" w:rsidP="00255D5C">
      <w:pPr>
        <w:pStyle w:val="32"/>
        <w:tabs>
          <w:tab w:val="right" w:leader="dot" w:pos="8493"/>
        </w:tabs>
        <w:rPr>
          <w:rFonts w:asciiTheme="minorHAnsi" w:eastAsiaTheme="minorEastAsia" w:hAnsiTheme="minorHAnsi" w:cstheme="minorBidi"/>
          <w:noProof/>
          <w:sz w:val="22"/>
          <w:szCs w:val="22"/>
          <w:lang w:val="en-US" w:eastAsia="en-US"/>
        </w:rPr>
      </w:pPr>
      <w:hyperlink w:anchor="_Toc37445226" w:history="1">
        <w:r w:rsidR="00977971" w:rsidRPr="0027364D">
          <w:rPr>
            <w:rStyle w:val="-"/>
            <w:noProof/>
          </w:rPr>
          <w:t>1.1.2. Τίτλος 2ης υποενότητας</w:t>
        </w:r>
        <w:r w:rsidR="00977971">
          <w:rPr>
            <w:noProof/>
            <w:webHidden/>
          </w:rPr>
          <w:tab/>
        </w:r>
        <w:r w:rsidR="00977971">
          <w:rPr>
            <w:noProof/>
            <w:webHidden/>
          </w:rPr>
          <w:fldChar w:fldCharType="begin"/>
        </w:r>
        <w:r w:rsidR="00977971">
          <w:rPr>
            <w:noProof/>
            <w:webHidden/>
          </w:rPr>
          <w:instrText xml:space="preserve"> PAGEREF _Toc37445226 \h </w:instrText>
        </w:r>
        <w:r w:rsidR="00977971">
          <w:rPr>
            <w:noProof/>
            <w:webHidden/>
          </w:rPr>
        </w:r>
        <w:r w:rsidR="00977971">
          <w:rPr>
            <w:noProof/>
            <w:webHidden/>
          </w:rPr>
          <w:fldChar w:fldCharType="separate"/>
        </w:r>
        <w:r w:rsidR="00977971">
          <w:rPr>
            <w:noProof/>
            <w:webHidden/>
          </w:rPr>
          <w:t>2</w:t>
        </w:r>
        <w:r w:rsidR="00977971">
          <w:rPr>
            <w:noProof/>
            <w:webHidden/>
          </w:rPr>
          <w:fldChar w:fldCharType="end"/>
        </w:r>
      </w:hyperlink>
    </w:p>
    <w:p w14:paraId="49DD84AF" w14:textId="2BFFC393" w:rsidR="00977971" w:rsidRDefault="00154033" w:rsidP="00255D5C">
      <w:pPr>
        <w:pStyle w:val="22"/>
        <w:tabs>
          <w:tab w:val="right" w:leader="dot" w:pos="8493"/>
        </w:tabs>
        <w:rPr>
          <w:rFonts w:asciiTheme="minorHAnsi" w:eastAsiaTheme="minorEastAsia" w:hAnsiTheme="minorHAnsi" w:cstheme="minorBidi"/>
          <w:noProof/>
          <w:sz w:val="22"/>
          <w:szCs w:val="22"/>
          <w:lang w:val="en-US" w:eastAsia="en-US"/>
        </w:rPr>
      </w:pPr>
      <w:hyperlink w:anchor="_Toc37445227" w:history="1">
        <w:r w:rsidR="00977971" w:rsidRPr="0027364D">
          <w:rPr>
            <w:rStyle w:val="-"/>
            <w:noProof/>
          </w:rPr>
          <w:t>1.2. Τίτλος 2</w:t>
        </w:r>
        <w:r w:rsidR="00977971" w:rsidRPr="0027364D">
          <w:rPr>
            <w:rStyle w:val="-"/>
            <w:noProof/>
            <w:vertAlign w:val="superscript"/>
          </w:rPr>
          <w:t>ης</w:t>
        </w:r>
        <w:r w:rsidR="00977971" w:rsidRPr="0027364D">
          <w:rPr>
            <w:rStyle w:val="-"/>
            <w:noProof/>
          </w:rPr>
          <w:t xml:space="preserve"> ενότητας</w:t>
        </w:r>
        <w:r w:rsidR="00977971">
          <w:rPr>
            <w:noProof/>
            <w:webHidden/>
          </w:rPr>
          <w:tab/>
        </w:r>
        <w:r w:rsidR="00977971">
          <w:rPr>
            <w:noProof/>
            <w:webHidden/>
          </w:rPr>
          <w:fldChar w:fldCharType="begin"/>
        </w:r>
        <w:r w:rsidR="00977971">
          <w:rPr>
            <w:noProof/>
            <w:webHidden/>
          </w:rPr>
          <w:instrText xml:space="preserve"> PAGEREF _Toc37445227 \h </w:instrText>
        </w:r>
        <w:r w:rsidR="00977971">
          <w:rPr>
            <w:noProof/>
            <w:webHidden/>
          </w:rPr>
        </w:r>
        <w:r w:rsidR="00977971">
          <w:rPr>
            <w:noProof/>
            <w:webHidden/>
          </w:rPr>
          <w:fldChar w:fldCharType="separate"/>
        </w:r>
        <w:r w:rsidR="00977971">
          <w:rPr>
            <w:noProof/>
            <w:webHidden/>
          </w:rPr>
          <w:t>3</w:t>
        </w:r>
        <w:r w:rsidR="00977971">
          <w:rPr>
            <w:noProof/>
            <w:webHidden/>
          </w:rPr>
          <w:fldChar w:fldCharType="end"/>
        </w:r>
      </w:hyperlink>
    </w:p>
    <w:p w14:paraId="5237F774" w14:textId="1D7D8E83"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8" w:history="1">
        <w:r w:rsidR="00977971" w:rsidRPr="0027364D">
          <w:rPr>
            <w:rStyle w:val="-"/>
            <w:noProof/>
          </w:rPr>
          <w:t>Κεφάλαιο 2: Τίτλος 2ου κεφαλαίου</w:t>
        </w:r>
        <w:r w:rsidR="00977971">
          <w:rPr>
            <w:noProof/>
            <w:webHidden/>
          </w:rPr>
          <w:tab/>
        </w:r>
        <w:r w:rsidR="00977971">
          <w:rPr>
            <w:noProof/>
            <w:webHidden/>
          </w:rPr>
          <w:fldChar w:fldCharType="begin"/>
        </w:r>
        <w:r w:rsidR="00977971">
          <w:rPr>
            <w:noProof/>
            <w:webHidden/>
          </w:rPr>
          <w:instrText xml:space="preserve"> PAGEREF _Toc37445228 \h </w:instrText>
        </w:r>
        <w:r w:rsidR="00977971">
          <w:rPr>
            <w:noProof/>
            <w:webHidden/>
          </w:rPr>
        </w:r>
        <w:r w:rsidR="00977971">
          <w:rPr>
            <w:noProof/>
            <w:webHidden/>
          </w:rPr>
          <w:fldChar w:fldCharType="separate"/>
        </w:r>
        <w:r w:rsidR="00977971">
          <w:rPr>
            <w:noProof/>
            <w:webHidden/>
          </w:rPr>
          <w:t>4</w:t>
        </w:r>
        <w:r w:rsidR="00977971">
          <w:rPr>
            <w:noProof/>
            <w:webHidden/>
          </w:rPr>
          <w:fldChar w:fldCharType="end"/>
        </w:r>
      </w:hyperlink>
    </w:p>
    <w:p w14:paraId="481CFABA" w14:textId="37386504"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29" w:history="1">
        <w:r w:rsidR="00977971" w:rsidRPr="0027364D">
          <w:rPr>
            <w:rStyle w:val="-"/>
            <w:noProof/>
          </w:rPr>
          <w:t>ΠΕΙΡΑΜΑΤΙΚΟ ΜΕΡΟΣ</w:t>
        </w:r>
        <w:r w:rsidR="00977971">
          <w:rPr>
            <w:noProof/>
            <w:webHidden/>
          </w:rPr>
          <w:tab/>
        </w:r>
        <w:r w:rsidR="00977971">
          <w:rPr>
            <w:noProof/>
            <w:webHidden/>
          </w:rPr>
          <w:fldChar w:fldCharType="begin"/>
        </w:r>
        <w:r w:rsidR="00977971">
          <w:rPr>
            <w:noProof/>
            <w:webHidden/>
          </w:rPr>
          <w:instrText xml:space="preserve"> PAGEREF _Toc37445229 \h </w:instrText>
        </w:r>
        <w:r w:rsidR="00977971">
          <w:rPr>
            <w:noProof/>
            <w:webHidden/>
          </w:rPr>
        </w:r>
        <w:r w:rsidR="00977971">
          <w:rPr>
            <w:noProof/>
            <w:webHidden/>
          </w:rPr>
          <w:fldChar w:fldCharType="separate"/>
        </w:r>
        <w:r w:rsidR="00977971">
          <w:rPr>
            <w:noProof/>
            <w:webHidden/>
          </w:rPr>
          <w:t>5</w:t>
        </w:r>
        <w:r w:rsidR="00977971">
          <w:rPr>
            <w:noProof/>
            <w:webHidden/>
          </w:rPr>
          <w:fldChar w:fldCharType="end"/>
        </w:r>
      </w:hyperlink>
    </w:p>
    <w:p w14:paraId="1ACB8664" w14:textId="32FD65F7"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0" w:history="1">
        <w:r w:rsidR="00977971" w:rsidRPr="0027364D">
          <w:rPr>
            <w:rStyle w:val="-"/>
            <w:noProof/>
          </w:rPr>
          <w:t>Κεφάλαιο 3: Τίτλος 3ου κεφαλαίου</w:t>
        </w:r>
        <w:r w:rsidR="00977971">
          <w:rPr>
            <w:noProof/>
            <w:webHidden/>
          </w:rPr>
          <w:tab/>
        </w:r>
        <w:r w:rsidR="00977971">
          <w:rPr>
            <w:noProof/>
            <w:webHidden/>
          </w:rPr>
          <w:fldChar w:fldCharType="begin"/>
        </w:r>
        <w:r w:rsidR="00977971">
          <w:rPr>
            <w:noProof/>
            <w:webHidden/>
          </w:rPr>
          <w:instrText xml:space="preserve"> PAGEREF _Toc37445230 \h </w:instrText>
        </w:r>
        <w:r w:rsidR="00977971">
          <w:rPr>
            <w:noProof/>
            <w:webHidden/>
          </w:rPr>
        </w:r>
        <w:r w:rsidR="00977971">
          <w:rPr>
            <w:noProof/>
            <w:webHidden/>
          </w:rPr>
          <w:fldChar w:fldCharType="separate"/>
        </w:r>
        <w:r w:rsidR="00977971">
          <w:rPr>
            <w:noProof/>
            <w:webHidden/>
          </w:rPr>
          <w:t>5</w:t>
        </w:r>
        <w:r w:rsidR="00977971">
          <w:rPr>
            <w:noProof/>
            <w:webHidden/>
          </w:rPr>
          <w:fldChar w:fldCharType="end"/>
        </w:r>
      </w:hyperlink>
    </w:p>
    <w:p w14:paraId="0CEF757C" w14:textId="5D6F0476" w:rsidR="00977971" w:rsidRDefault="00154033" w:rsidP="00255D5C">
      <w:pPr>
        <w:pStyle w:val="22"/>
        <w:tabs>
          <w:tab w:val="left" w:pos="880"/>
          <w:tab w:val="right" w:leader="dot" w:pos="8493"/>
        </w:tabs>
        <w:rPr>
          <w:rFonts w:asciiTheme="minorHAnsi" w:eastAsiaTheme="minorEastAsia" w:hAnsiTheme="minorHAnsi" w:cstheme="minorBidi"/>
          <w:noProof/>
          <w:sz w:val="22"/>
          <w:szCs w:val="22"/>
          <w:lang w:val="en-US" w:eastAsia="en-US"/>
        </w:rPr>
      </w:pPr>
      <w:hyperlink w:anchor="_Toc37445231" w:history="1">
        <w:r w:rsidR="00977971" w:rsidRPr="0027364D">
          <w:rPr>
            <w:rStyle w:val="-"/>
            <w:noProof/>
          </w:rPr>
          <w:t>3.1</w:t>
        </w:r>
        <w:r w:rsidR="00977971">
          <w:rPr>
            <w:rFonts w:asciiTheme="minorHAnsi" w:eastAsiaTheme="minorEastAsia" w:hAnsiTheme="minorHAnsi" w:cstheme="minorBidi"/>
            <w:noProof/>
            <w:sz w:val="22"/>
            <w:szCs w:val="22"/>
            <w:lang w:val="en-US" w:eastAsia="en-US"/>
          </w:rPr>
          <w:tab/>
        </w:r>
        <w:r w:rsidR="00977971" w:rsidRPr="0027364D">
          <w:rPr>
            <w:rStyle w:val="-"/>
            <w:noProof/>
          </w:rPr>
          <w:t>Σκοπός Ερευνας</w:t>
        </w:r>
        <w:r w:rsidR="00977971">
          <w:rPr>
            <w:noProof/>
            <w:webHidden/>
          </w:rPr>
          <w:tab/>
        </w:r>
        <w:r w:rsidR="00977971">
          <w:rPr>
            <w:noProof/>
            <w:webHidden/>
          </w:rPr>
          <w:fldChar w:fldCharType="begin"/>
        </w:r>
        <w:r w:rsidR="00977971">
          <w:rPr>
            <w:noProof/>
            <w:webHidden/>
          </w:rPr>
          <w:instrText xml:space="preserve"> PAGEREF _Toc37445231 \h </w:instrText>
        </w:r>
        <w:r w:rsidR="00977971">
          <w:rPr>
            <w:noProof/>
            <w:webHidden/>
          </w:rPr>
        </w:r>
        <w:r w:rsidR="00977971">
          <w:rPr>
            <w:noProof/>
            <w:webHidden/>
          </w:rPr>
          <w:fldChar w:fldCharType="separate"/>
        </w:r>
        <w:r w:rsidR="00977971">
          <w:rPr>
            <w:noProof/>
            <w:webHidden/>
          </w:rPr>
          <w:t>5</w:t>
        </w:r>
        <w:r w:rsidR="00977971">
          <w:rPr>
            <w:noProof/>
            <w:webHidden/>
          </w:rPr>
          <w:fldChar w:fldCharType="end"/>
        </w:r>
      </w:hyperlink>
    </w:p>
    <w:p w14:paraId="597AD0A4" w14:textId="4B0BFB90" w:rsidR="00977971" w:rsidRDefault="00154033" w:rsidP="00255D5C">
      <w:pPr>
        <w:pStyle w:val="22"/>
        <w:tabs>
          <w:tab w:val="right" w:leader="dot" w:pos="8493"/>
        </w:tabs>
        <w:rPr>
          <w:rFonts w:asciiTheme="minorHAnsi" w:eastAsiaTheme="minorEastAsia" w:hAnsiTheme="minorHAnsi" w:cstheme="minorBidi"/>
          <w:noProof/>
          <w:sz w:val="22"/>
          <w:szCs w:val="22"/>
          <w:lang w:val="en-US" w:eastAsia="en-US"/>
        </w:rPr>
      </w:pPr>
      <w:hyperlink w:anchor="_Toc37445232" w:history="1">
        <w:r w:rsidR="00977971" w:rsidRPr="0027364D">
          <w:rPr>
            <w:rStyle w:val="-"/>
            <w:noProof/>
          </w:rPr>
          <w:t>3.2 Υλικά &amp; Μέθοδοι</w:t>
        </w:r>
        <w:r w:rsidR="00977971">
          <w:rPr>
            <w:noProof/>
            <w:webHidden/>
          </w:rPr>
          <w:tab/>
        </w:r>
        <w:r w:rsidR="00977971">
          <w:rPr>
            <w:noProof/>
            <w:webHidden/>
          </w:rPr>
          <w:fldChar w:fldCharType="begin"/>
        </w:r>
        <w:r w:rsidR="00977971">
          <w:rPr>
            <w:noProof/>
            <w:webHidden/>
          </w:rPr>
          <w:instrText xml:space="preserve"> PAGEREF _Toc37445232 \h </w:instrText>
        </w:r>
        <w:r w:rsidR="00977971">
          <w:rPr>
            <w:noProof/>
            <w:webHidden/>
          </w:rPr>
        </w:r>
        <w:r w:rsidR="00977971">
          <w:rPr>
            <w:noProof/>
            <w:webHidden/>
          </w:rPr>
          <w:fldChar w:fldCharType="separate"/>
        </w:r>
        <w:r w:rsidR="00977971">
          <w:rPr>
            <w:noProof/>
            <w:webHidden/>
          </w:rPr>
          <w:t>5</w:t>
        </w:r>
        <w:r w:rsidR="00977971">
          <w:rPr>
            <w:noProof/>
            <w:webHidden/>
          </w:rPr>
          <w:fldChar w:fldCharType="end"/>
        </w:r>
      </w:hyperlink>
    </w:p>
    <w:p w14:paraId="57A2FF10" w14:textId="17516987"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3" w:history="1">
        <w:r w:rsidR="00977971" w:rsidRPr="0027364D">
          <w:rPr>
            <w:rStyle w:val="-"/>
            <w:noProof/>
          </w:rPr>
          <w:t>Κεφάλαιο 4: Αποτελέσματα</w:t>
        </w:r>
        <w:r w:rsidR="00977971">
          <w:rPr>
            <w:noProof/>
            <w:webHidden/>
          </w:rPr>
          <w:tab/>
        </w:r>
        <w:r w:rsidR="00977971">
          <w:rPr>
            <w:noProof/>
            <w:webHidden/>
          </w:rPr>
          <w:fldChar w:fldCharType="begin"/>
        </w:r>
        <w:r w:rsidR="00977971">
          <w:rPr>
            <w:noProof/>
            <w:webHidden/>
          </w:rPr>
          <w:instrText xml:space="preserve"> PAGEREF _Toc37445233 \h </w:instrText>
        </w:r>
        <w:r w:rsidR="00977971">
          <w:rPr>
            <w:noProof/>
            <w:webHidden/>
          </w:rPr>
        </w:r>
        <w:r w:rsidR="00977971">
          <w:rPr>
            <w:noProof/>
            <w:webHidden/>
          </w:rPr>
          <w:fldChar w:fldCharType="separate"/>
        </w:r>
        <w:r w:rsidR="00977971">
          <w:rPr>
            <w:noProof/>
            <w:webHidden/>
          </w:rPr>
          <w:t>6</w:t>
        </w:r>
        <w:r w:rsidR="00977971">
          <w:rPr>
            <w:noProof/>
            <w:webHidden/>
          </w:rPr>
          <w:fldChar w:fldCharType="end"/>
        </w:r>
      </w:hyperlink>
    </w:p>
    <w:p w14:paraId="232000B3" w14:textId="09FF8847"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4" w:history="1">
        <w:r w:rsidR="00977971" w:rsidRPr="0027364D">
          <w:rPr>
            <w:rStyle w:val="-"/>
            <w:noProof/>
          </w:rPr>
          <w:t>Κεφάλαιο 5: Συζήτηση</w:t>
        </w:r>
        <w:r w:rsidR="00977971">
          <w:rPr>
            <w:noProof/>
            <w:webHidden/>
          </w:rPr>
          <w:tab/>
        </w:r>
        <w:r w:rsidR="00977971">
          <w:rPr>
            <w:noProof/>
            <w:webHidden/>
          </w:rPr>
          <w:fldChar w:fldCharType="begin"/>
        </w:r>
        <w:r w:rsidR="00977971">
          <w:rPr>
            <w:noProof/>
            <w:webHidden/>
          </w:rPr>
          <w:instrText xml:space="preserve"> PAGEREF _Toc37445234 \h </w:instrText>
        </w:r>
        <w:r w:rsidR="00977971">
          <w:rPr>
            <w:noProof/>
            <w:webHidden/>
          </w:rPr>
        </w:r>
        <w:r w:rsidR="00977971">
          <w:rPr>
            <w:noProof/>
            <w:webHidden/>
          </w:rPr>
          <w:fldChar w:fldCharType="separate"/>
        </w:r>
        <w:r w:rsidR="00977971">
          <w:rPr>
            <w:noProof/>
            <w:webHidden/>
          </w:rPr>
          <w:t>7</w:t>
        </w:r>
        <w:r w:rsidR="00977971">
          <w:rPr>
            <w:noProof/>
            <w:webHidden/>
          </w:rPr>
          <w:fldChar w:fldCharType="end"/>
        </w:r>
      </w:hyperlink>
    </w:p>
    <w:p w14:paraId="1DC79E7C" w14:textId="55ABF43A"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5" w:history="1">
        <w:r w:rsidR="00977971" w:rsidRPr="0027364D">
          <w:rPr>
            <w:rStyle w:val="-"/>
            <w:noProof/>
          </w:rPr>
          <w:t>Συμπεράσματα</w:t>
        </w:r>
        <w:r w:rsidR="00977971">
          <w:rPr>
            <w:noProof/>
            <w:webHidden/>
          </w:rPr>
          <w:tab/>
        </w:r>
        <w:r w:rsidR="00977971">
          <w:rPr>
            <w:noProof/>
            <w:webHidden/>
          </w:rPr>
          <w:fldChar w:fldCharType="begin"/>
        </w:r>
        <w:r w:rsidR="00977971">
          <w:rPr>
            <w:noProof/>
            <w:webHidden/>
          </w:rPr>
          <w:instrText xml:space="preserve"> PAGEREF _Toc37445235 \h </w:instrText>
        </w:r>
        <w:r w:rsidR="00977971">
          <w:rPr>
            <w:noProof/>
            <w:webHidden/>
          </w:rPr>
        </w:r>
        <w:r w:rsidR="00977971">
          <w:rPr>
            <w:noProof/>
            <w:webHidden/>
          </w:rPr>
          <w:fldChar w:fldCharType="separate"/>
        </w:r>
        <w:r w:rsidR="00977971">
          <w:rPr>
            <w:noProof/>
            <w:webHidden/>
          </w:rPr>
          <w:t>8</w:t>
        </w:r>
        <w:r w:rsidR="00977971">
          <w:rPr>
            <w:noProof/>
            <w:webHidden/>
          </w:rPr>
          <w:fldChar w:fldCharType="end"/>
        </w:r>
      </w:hyperlink>
    </w:p>
    <w:p w14:paraId="0E17AB27" w14:textId="2EE86746"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6" w:history="1">
        <w:r w:rsidR="00977971" w:rsidRPr="0027364D">
          <w:rPr>
            <w:rStyle w:val="-"/>
            <w:noProof/>
          </w:rPr>
          <w:t>Περιορισμοί της Έρευνας</w:t>
        </w:r>
        <w:r w:rsidR="00977971">
          <w:rPr>
            <w:noProof/>
            <w:webHidden/>
          </w:rPr>
          <w:tab/>
        </w:r>
        <w:r w:rsidR="00977971">
          <w:rPr>
            <w:noProof/>
            <w:webHidden/>
          </w:rPr>
          <w:fldChar w:fldCharType="begin"/>
        </w:r>
        <w:r w:rsidR="00977971">
          <w:rPr>
            <w:noProof/>
            <w:webHidden/>
          </w:rPr>
          <w:instrText xml:space="preserve"> PAGEREF _Toc37445236 \h </w:instrText>
        </w:r>
        <w:r w:rsidR="00977971">
          <w:rPr>
            <w:noProof/>
            <w:webHidden/>
          </w:rPr>
        </w:r>
        <w:r w:rsidR="00977971">
          <w:rPr>
            <w:noProof/>
            <w:webHidden/>
          </w:rPr>
          <w:fldChar w:fldCharType="separate"/>
        </w:r>
        <w:r w:rsidR="00977971">
          <w:rPr>
            <w:noProof/>
            <w:webHidden/>
          </w:rPr>
          <w:t>9</w:t>
        </w:r>
        <w:r w:rsidR="00977971">
          <w:rPr>
            <w:noProof/>
            <w:webHidden/>
          </w:rPr>
          <w:fldChar w:fldCharType="end"/>
        </w:r>
      </w:hyperlink>
    </w:p>
    <w:p w14:paraId="3D0DC22C" w14:textId="2A542CFE"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7" w:history="1">
        <w:r w:rsidR="00977971" w:rsidRPr="0027364D">
          <w:rPr>
            <w:rStyle w:val="-"/>
            <w:noProof/>
          </w:rPr>
          <w:t>Προτάσεις για Μελλοντική Έρευνα</w:t>
        </w:r>
        <w:r w:rsidR="00977971">
          <w:rPr>
            <w:noProof/>
            <w:webHidden/>
          </w:rPr>
          <w:tab/>
        </w:r>
        <w:r w:rsidR="00977971">
          <w:rPr>
            <w:noProof/>
            <w:webHidden/>
          </w:rPr>
          <w:fldChar w:fldCharType="begin"/>
        </w:r>
        <w:r w:rsidR="00977971">
          <w:rPr>
            <w:noProof/>
            <w:webHidden/>
          </w:rPr>
          <w:instrText xml:space="preserve"> PAGEREF _Toc37445237 \h </w:instrText>
        </w:r>
        <w:r w:rsidR="00977971">
          <w:rPr>
            <w:noProof/>
            <w:webHidden/>
          </w:rPr>
        </w:r>
        <w:r w:rsidR="00977971">
          <w:rPr>
            <w:noProof/>
            <w:webHidden/>
          </w:rPr>
          <w:fldChar w:fldCharType="separate"/>
        </w:r>
        <w:r w:rsidR="00977971">
          <w:rPr>
            <w:noProof/>
            <w:webHidden/>
          </w:rPr>
          <w:t>10</w:t>
        </w:r>
        <w:r w:rsidR="00977971">
          <w:rPr>
            <w:noProof/>
            <w:webHidden/>
          </w:rPr>
          <w:fldChar w:fldCharType="end"/>
        </w:r>
      </w:hyperlink>
    </w:p>
    <w:p w14:paraId="53DEE501" w14:textId="003ECDE0"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8" w:history="1">
        <w:r w:rsidR="00977971" w:rsidRPr="0027364D">
          <w:rPr>
            <w:rStyle w:val="-"/>
            <w:noProof/>
          </w:rPr>
          <w:t>Βιβλιογραφία</w:t>
        </w:r>
        <w:r w:rsidR="00977971">
          <w:rPr>
            <w:noProof/>
            <w:webHidden/>
          </w:rPr>
          <w:tab/>
        </w:r>
        <w:r w:rsidR="00977971">
          <w:rPr>
            <w:noProof/>
            <w:webHidden/>
          </w:rPr>
          <w:fldChar w:fldCharType="begin"/>
        </w:r>
        <w:r w:rsidR="00977971">
          <w:rPr>
            <w:noProof/>
            <w:webHidden/>
          </w:rPr>
          <w:instrText xml:space="preserve"> PAGEREF _Toc37445238 \h </w:instrText>
        </w:r>
        <w:r w:rsidR="00977971">
          <w:rPr>
            <w:noProof/>
            <w:webHidden/>
          </w:rPr>
        </w:r>
        <w:r w:rsidR="00977971">
          <w:rPr>
            <w:noProof/>
            <w:webHidden/>
          </w:rPr>
          <w:fldChar w:fldCharType="separate"/>
        </w:r>
        <w:r w:rsidR="00977971">
          <w:rPr>
            <w:noProof/>
            <w:webHidden/>
          </w:rPr>
          <w:t>11</w:t>
        </w:r>
        <w:r w:rsidR="00977971">
          <w:rPr>
            <w:noProof/>
            <w:webHidden/>
          </w:rPr>
          <w:fldChar w:fldCharType="end"/>
        </w:r>
      </w:hyperlink>
    </w:p>
    <w:p w14:paraId="29043B18" w14:textId="3EDF2E83"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39" w:history="1">
        <w:r w:rsidR="00977971" w:rsidRPr="0027364D">
          <w:rPr>
            <w:rStyle w:val="-"/>
            <w:noProof/>
          </w:rPr>
          <w:t>Παράρτημα Α: «τίτλος παραρτήματος»</w:t>
        </w:r>
        <w:r w:rsidR="00977971">
          <w:rPr>
            <w:noProof/>
            <w:webHidden/>
          </w:rPr>
          <w:tab/>
        </w:r>
        <w:r w:rsidR="00977971">
          <w:rPr>
            <w:noProof/>
            <w:webHidden/>
          </w:rPr>
          <w:fldChar w:fldCharType="begin"/>
        </w:r>
        <w:r w:rsidR="00977971">
          <w:rPr>
            <w:noProof/>
            <w:webHidden/>
          </w:rPr>
          <w:instrText xml:space="preserve"> PAGEREF _Toc37445239 \h </w:instrText>
        </w:r>
        <w:r w:rsidR="00977971">
          <w:rPr>
            <w:noProof/>
            <w:webHidden/>
          </w:rPr>
        </w:r>
        <w:r w:rsidR="00977971">
          <w:rPr>
            <w:noProof/>
            <w:webHidden/>
          </w:rPr>
          <w:fldChar w:fldCharType="separate"/>
        </w:r>
        <w:r w:rsidR="00977971">
          <w:rPr>
            <w:noProof/>
            <w:webHidden/>
          </w:rPr>
          <w:t>12</w:t>
        </w:r>
        <w:r w:rsidR="00977971">
          <w:rPr>
            <w:noProof/>
            <w:webHidden/>
          </w:rPr>
          <w:fldChar w:fldCharType="end"/>
        </w:r>
      </w:hyperlink>
    </w:p>
    <w:p w14:paraId="225BD87E" w14:textId="7B60711D" w:rsidR="00977971" w:rsidRDefault="00154033" w:rsidP="00255D5C">
      <w:pPr>
        <w:pStyle w:val="10"/>
        <w:tabs>
          <w:tab w:val="right" w:leader="dot" w:pos="8493"/>
        </w:tabs>
        <w:rPr>
          <w:rFonts w:asciiTheme="minorHAnsi" w:eastAsiaTheme="minorEastAsia" w:hAnsiTheme="minorHAnsi" w:cstheme="minorBidi"/>
          <w:noProof/>
          <w:sz w:val="22"/>
          <w:szCs w:val="22"/>
          <w:lang w:val="en-US" w:eastAsia="en-US"/>
        </w:rPr>
      </w:pPr>
      <w:hyperlink w:anchor="_Toc37445240" w:history="1">
        <w:r w:rsidR="00977971" w:rsidRPr="0027364D">
          <w:rPr>
            <w:rStyle w:val="-"/>
            <w:noProof/>
          </w:rPr>
          <w:t>Παράρτημα Β: «τίτλος παραρτήματος»</w:t>
        </w:r>
        <w:r w:rsidR="00977971">
          <w:rPr>
            <w:noProof/>
            <w:webHidden/>
          </w:rPr>
          <w:tab/>
        </w:r>
        <w:r w:rsidR="00977971">
          <w:rPr>
            <w:noProof/>
            <w:webHidden/>
          </w:rPr>
          <w:fldChar w:fldCharType="begin"/>
        </w:r>
        <w:r w:rsidR="00977971">
          <w:rPr>
            <w:noProof/>
            <w:webHidden/>
          </w:rPr>
          <w:instrText xml:space="preserve"> PAGEREF _Toc37445240 \h </w:instrText>
        </w:r>
        <w:r w:rsidR="00977971">
          <w:rPr>
            <w:noProof/>
            <w:webHidden/>
          </w:rPr>
        </w:r>
        <w:r w:rsidR="00977971">
          <w:rPr>
            <w:noProof/>
            <w:webHidden/>
          </w:rPr>
          <w:fldChar w:fldCharType="separate"/>
        </w:r>
        <w:r w:rsidR="00977971">
          <w:rPr>
            <w:noProof/>
            <w:webHidden/>
          </w:rPr>
          <w:t>13</w:t>
        </w:r>
        <w:r w:rsidR="00977971">
          <w:rPr>
            <w:noProof/>
            <w:webHidden/>
          </w:rPr>
          <w:fldChar w:fldCharType="end"/>
        </w:r>
      </w:hyperlink>
    </w:p>
    <w:p w14:paraId="6727F68C" w14:textId="388D2C45" w:rsidR="00B15377" w:rsidRDefault="004B2D2A" w:rsidP="00255D5C">
      <w:pPr>
        <w:rPr>
          <w:b/>
          <w:bCs/>
          <w:kern w:val="32"/>
          <w:sz w:val="32"/>
          <w:szCs w:val="32"/>
          <w:lang w:eastAsia="en-US"/>
        </w:rPr>
      </w:pPr>
      <w:r w:rsidRPr="00CA7500">
        <w:fldChar w:fldCharType="end"/>
      </w:r>
      <w:bookmarkStart w:id="11" w:name="_Toc455674549"/>
      <w:bookmarkStart w:id="12" w:name="_Toc455680226"/>
      <w:r w:rsidR="00B15377">
        <w:br w:type="page"/>
      </w:r>
    </w:p>
    <w:p w14:paraId="34E6CF78" w14:textId="48FB2E31" w:rsidR="00A46A56" w:rsidRPr="008C5FC0" w:rsidRDefault="00A46A56" w:rsidP="00255D5C">
      <w:pPr>
        <w:pStyle w:val="11"/>
      </w:pPr>
      <w:bookmarkStart w:id="13" w:name="_Toc37445218"/>
      <w:r w:rsidRPr="008C5FC0">
        <w:lastRenderedPageBreak/>
        <w:t>Κατάλογος Εικόνων / Σχημάτων</w:t>
      </w:r>
      <w:bookmarkEnd w:id="11"/>
      <w:bookmarkEnd w:id="12"/>
      <w:bookmarkEnd w:id="13"/>
    </w:p>
    <w:p w14:paraId="69BDFEB6" w14:textId="230CD2B8" w:rsidR="009D0E75" w:rsidRDefault="005E1511" w:rsidP="00255D5C">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Εικόνα" </w:instrText>
      </w:r>
      <w:r>
        <w:rPr>
          <w:lang w:eastAsia="en-US"/>
        </w:rPr>
        <w:fldChar w:fldCharType="separate"/>
      </w:r>
      <w:hyperlink w:anchor="_Toc527728710" w:history="1">
        <w:r w:rsidR="009D0E75" w:rsidRPr="008076D5">
          <w:rPr>
            <w:rStyle w:val="-"/>
            <w:noProof/>
          </w:rPr>
          <w:t>Εικόνα 1</w:t>
        </w:r>
        <w:r w:rsidR="009D0E75" w:rsidRPr="008076D5">
          <w:rPr>
            <w:rStyle w:val="-"/>
            <w:noProof/>
          </w:rPr>
          <w:noBreakHyphen/>
        </w:r>
        <w:r w:rsidR="000A40AB">
          <w:rPr>
            <w:rStyle w:val="-"/>
            <w:noProof/>
          </w:rPr>
          <w:t>1</w:t>
        </w:r>
        <w:r w:rsidR="009D0E75" w:rsidRPr="008076D5">
          <w:rPr>
            <w:rStyle w:val="-"/>
            <w:noProof/>
          </w:rPr>
          <w:t xml:space="preserve"> Φρούτα και Λαχανικά</w:t>
        </w:r>
        <w:r w:rsidR="009D0E75">
          <w:rPr>
            <w:noProof/>
            <w:webHidden/>
          </w:rPr>
          <w:tab/>
        </w:r>
        <w:r w:rsidR="009D0E75">
          <w:rPr>
            <w:noProof/>
            <w:webHidden/>
          </w:rPr>
          <w:fldChar w:fldCharType="begin"/>
        </w:r>
        <w:r w:rsidR="009D0E75">
          <w:rPr>
            <w:noProof/>
            <w:webHidden/>
          </w:rPr>
          <w:instrText xml:space="preserve"> PAGEREF _Toc527728710 \h </w:instrText>
        </w:r>
        <w:r w:rsidR="009D0E75">
          <w:rPr>
            <w:noProof/>
            <w:webHidden/>
          </w:rPr>
        </w:r>
        <w:r w:rsidR="009D0E75">
          <w:rPr>
            <w:noProof/>
            <w:webHidden/>
          </w:rPr>
          <w:fldChar w:fldCharType="separate"/>
        </w:r>
        <w:r w:rsidR="009D0E75">
          <w:rPr>
            <w:noProof/>
            <w:webHidden/>
          </w:rPr>
          <w:t>2</w:t>
        </w:r>
        <w:r w:rsidR="009D0E75">
          <w:rPr>
            <w:noProof/>
            <w:webHidden/>
          </w:rPr>
          <w:fldChar w:fldCharType="end"/>
        </w:r>
      </w:hyperlink>
    </w:p>
    <w:p w14:paraId="38E16F53" w14:textId="77777777" w:rsidR="003941A2" w:rsidRPr="00AC3BE2" w:rsidRDefault="005E1511" w:rsidP="00255D5C">
      <w:pPr>
        <w:rPr>
          <w:lang w:val="en-US" w:eastAsia="en-US"/>
        </w:rPr>
      </w:pPr>
      <w:r>
        <w:rPr>
          <w:lang w:eastAsia="en-US"/>
        </w:rPr>
        <w:fldChar w:fldCharType="end"/>
      </w:r>
    </w:p>
    <w:p w14:paraId="3B788983" w14:textId="77777777" w:rsidR="00EA2513" w:rsidRDefault="005E1511" w:rsidP="00255D5C">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Σχήμα" </w:instrText>
      </w:r>
      <w:r>
        <w:rPr>
          <w:lang w:eastAsia="en-US"/>
        </w:rPr>
        <w:fldChar w:fldCharType="separate"/>
      </w:r>
      <w:hyperlink w:anchor="_Toc527721479" w:history="1">
        <w:r w:rsidR="00EA2513" w:rsidRPr="00BC7A2E">
          <w:rPr>
            <w:rStyle w:val="-"/>
            <w:noProof/>
          </w:rPr>
          <w:t>Σχήμα 1</w:t>
        </w:r>
        <w:r w:rsidR="00EA2513" w:rsidRPr="00BC7A2E">
          <w:rPr>
            <w:rStyle w:val="-"/>
            <w:noProof/>
          </w:rPr>
          <w:noBreakHyphen/>
          <w:t>1 Πυραμίδα Μεσογειακής διατροφής</w:t>
        </w:r>
        <w:r w:rsidR="00EA2513">
          <w:rPr>
            <w:noProof/>
            <w:webHidden/>
          </w:rPr>
          <w:tab/>
        </w:r>
        <w:r w:rsidR="00EA2513">
          <w:rPr>
            <w:noProof/>
            <w:webHidden/>
          </w:rPr>
          <w:fldChar w:fldCharType="begin"/>
        </w:r>
        <w:r w:rsidR="00EA2513">
          <w:rPr>
            <w:noProof/>
            <w:webHidden/>
          </w:rPr>
          <w:instrText xml:space="preserve"> PAGEREF _Toc527721479 \h </w:instrText>
        </w:r>
        <w:r w:rsidR="00EA2513">
          <w:rPr>
            <w:noProof/>
            <w:webHidden/>
          </w:rPr>
        </w:r>
        <w:r w:rsidR="00EA2513">
          <w:rPr>
            <w:noProof/>
            <w:webHidden/>
          </w:rPr>
          <w:fldChar w:fldCharType="separate"/>
        </w:r>
        <w:r w:rsidR="00EA2513">
          <w:rPr>
            <w:noProof/>
            <w:webHidden/>
          </w:rPr>
          <w:t>3</w:t>
        </w:r>
        <w:r w:rsidR="00EA2513">
          <w:rPr>
            <w:noProof/>
            <w:webHidden/>
          </w:rPr>
          <w:fldChar w:fldCharType="end"/>
        </w:r>
      </w:hyperlink>
    </w:p>
    <w:p w14:paraId="685BF020" w14:textId="00F8A24D" w:rsidR="0046116B" w:rsidRPr="00CA7500" w:rsidRDefault="005E1511" w:rsidP="00255D5C">
      <w:r>
        <w:rPr>
          <w:lang w:eastAsia="en-US"/>
        </w:rPr>
        <w:fldChar w:fldCharType="end"/>
      </w:r>
      <w:r w:rsidR="00A46A56" w:rsidRPr="00CA7500">
        <w:br w:type="page"/>
      </w:r>
      <w:bookmarkStart w:id="14" w:name="_Toc455674550"/>
    </w:p>
    <w:p w14:paraId="2A17E07B" w14:textId="77777777" w:rsidR="00A46A56" w:rsidRPr="00814093" w:rsidRDefault="00A46A56" w:rsidP="00255D5C">
      <w:pPr>
        <w:pStyle w:val="1"/>
      </w:pPr>
      <w:bookmarkStart w:id="15" w:name="_Toc455680227"/>
      <w:bookmarkStart w:id="16" w:name="_Toc37445219"/>
      <w:r w:rsidRPr="00814093">
        <w:lastRenderedPageBreak/>
        <w:t>Κατάλογος Πινάκων</w:t>
      </w:r>
      <w:bookmarkEnd w:id="14"/>
      <w:bookmarkEnd w:id="15"/>
      <w:bookmarkEnd w:id="16"/>
    </w:p>
    <w:p w14:paraId="710B94E4" w14:textId="77777777" w:rsidR="00375BB6" w:rsidRDefault="00375BB6" w:rsidP="00255D5C">
      <w:pPr>
        <w:pStyle w:val="afc"/>
        <w:tabs>
          <w:tab w:val="right" w:leader="dot" w:pos="8732"/>
        </w:tabs>
        <w:rPr>
          <w:rFonts w:asciiTheme="minorHAnsi" w:eastAsiaTheme="minorEastAsia" w:hAnsiTheme="minorHAnsi" w:cstheme="minorBidi"/>
          <w:noProof/>
          <w:sz w:val="22"/>
          <w:szCs w:val="22"/>
        </w:rPr>
      </w:pPr>
      <w:r>
        <w:rPr>
          <w:lang w:eastAsia="en-US"/>
        </w:rPr>
        <w:fldChar w:fldCharType="begin"/>
      </w:r>
      <w:r>
        <w:rPr>
          <w:lang w:eastAsia="en-US"/>
        </w:rPr>
        <w:instrText xml:space="preserve"> TOC \h \z \c "Πίνακας" </w:instrText>
      </w:r>
      <w:r>
        <w:rPr>
          <w:lang w:eastAsia="en-US"/>
        </w:rPr>
        <w:fldChar w:fldCharType="separate"/>
      </w:r>
      <w:hyperlink w:anchor="_Toc515906091" w:history="1">
        <w:r w:rsidRPr="00723C5A">
          <w:rPr>
            <w:rStyle w:val="-"/>
            <w:noProof/>
          </w:rPr>
          <w:t>Πίνακας 1</w:t>
        </w:r>
        <w:r w:rsidRPr="00723C5A">
          <w:rPr>
            <w:rStyle w:val="-"/>
            <w:noProof/>
          </w:rPr>
          <w:noBreakHyphen/>
          <w:t>1  Στοιχεία φοιτητών με δικαίωμα εκπόνησης Πτυχιακής Εργασίας</w:t>
        </w:r>
        <w:r>
          <w:rPr>
            <w:noProof/>
            <w:webHidden/>
          </w:rPr>
          <w:tab/>
        </w:r>
        <w:r>
          <w:rPr>
            <w:noProof/>
            <w:webHidden/>
          </w:rPr>
          <w:fldChar w:fldCharType="begin"/>
        </w:r>
        <w:r>
          <w:rPr>
            <w:noProof/>
            <w:webHidden/>
          </w:rPr>
          <w:instrText xml:space="preserve"> PAGEREF _Toc515906091 \h </w:instrText>
        </w:r>
        <w:r>
          <w:rPr>
            <w:noProof/>
            <w:webHidden/>
          </w:rPr>
        </w:r>
        <w:r>
          <w:rPr>
            <w:noProof/>
            <w:webHidden/>
          </w:rPr>
          <w:fldChar w:fldCharType="separate"/>
        </w:r>
        <w:r w:rsidR="00BF464C">
          <w:rPr>
            <w:noProof/>
            <w:webHidden/>
          </w:rPr>
          <w:t>3</w:t>
        </w:r>
        <w:r>
          <w:rPr>
            <w:noProof/>
            <w:webHidden/>
          </w:rPr>
          <w:fldChar w:fldCharType="end"/>
        </w:r>
      </w:hyperlink>
    </w:p>
    <w:p w14:paraId="36CA636C" w14:textId="5D7702C4" w:rsidR="000B444F" w:rsidRPr="00CA7500" w:rsidRDefault="00375BB6" w:rsidP="00255D5C">
      <w:pPr>
        <w:rPr>
          <w:lang w:val="en-US" w:eastAsia="en-US"/>
        </w:rPr>
      </w:pPr>
      <w:r>
        <w:rPr>
          <w:lang w:eastAsia="en-US"/>
        </w:rPr>
        <w:fldChar w:fldCharType="end"/>
      </w:r>
      <w:r w:rsidR="000B444F" w:rsidRPr="00CA7500">
        <w:rPr>
          <w:lang w:val="en-US" w:eastAsia="en-US"/>
        </w:rPr>
        <w:br w:type="page"/>
      </w:r>
    </w:p>
    <w:p w14:paraId="0D54E7A6" w14:textId="77777777" w:rsidR="000B444F" w:rsidRPr="008C5FC0" w:rsidRDefault="000B444F" w:rsidP="00255D5C">
      <w:pPr>
        <w:pStyle w:val="1"/>
      </w:pPr>
      <w:bookmarkStart w:id="17" w:name="_Toc37445220"/>
      <w:r w:rsidRPr="008C5FC0">
        <w:lastRenderedPageBreak/>
        <w:t>Συντομογραφίες &amp; Ακρωνύμια</w:t>
      </w:r>
      <w:bookmarkEnd w:id="17"/>
      <w:r w:rsidRPr="008C5FC0">
        <w:t xml:space="preserve"> </w:t>
      </w:r>
    </w:p>
    <w:p w14:paraId="0D4794BD" w14:textId="77777777" w:rsidR="006329AA" w:rsidRPr="00CA7500" w:rsidRDefault="006329AA" w:rsidP="00255D5C">
      <w:pPr>
        <w:tabs>
          <w:tab w:val="left" w:pos="1418"/>
        </w:tabs>
        <w:rPr>
          <w:lang w:eastAsia="en-US"/>
        </w:rPr>
      </w:pPr>
      <w:r w:rsidRPr="00CA7500">
        <w:rPr>
          <w:lang w:eastAsia="en-US"/>
        </w:rPr>
        <w:t>Ακολουθούν κάποια παραδείγματα:</w:t>
      </w:r>
    </w:p>
    <w:p w14:paraId="0E21CA70" w14:textId="77777777" w:rsidR="00C50A53" w:rsidRPr="00CA7500" w:rsidRDefault="00C50A53" w:rsidP="00255D5C">
      <w:pPr>
        <w:tabs>
          <w:tab w:val="left" w:pos="1418"/>
        </w:tabs>
        <w:rPr>
          <w:lang w:eastAsia="en-US"/>
        </w:rPr>
      </w:pPr>
    </w:p>
    <w:p w14:paraId="415FF1DF" w14:textId="77777777" w:rsidR="000B444F" w:rsidRDefault="000B444F" w:rsidP="00255D5C">
      <w:pPr>
        <w:tabs>
          <w:tab w:val="left" w:pos="1418"/>
        </w:tabs>
        <w:rPr>
          <w:lang w:eastAsia="en-US"/>
        </w:rPr>
      </w:pPr>
      <w:r w:rsidRPr="00CA7500">
        <w:rPr>
          <w:lang w:eastAsia="en-US"/>
        </w:rPr>
        <w:t>ΘΕ</w:t>
      </w:r>
      <w:r w:rsidRPr="00CA7500">
        <w:rPr>
          <w:lang w:eastAsia="en-US"/>
        </w:rPr>
        <w:tab/>
        <w:t>Θεματική Ενότητα</w:t>
      </w:r>
    </w:p>
    <w:p w14:paraId="18CEC0EB" w14:textId="77777777" w:rsidR="006578AA" w:rsidRPr="00CA7500" w:rsidRDefault="006578AA" w:rsidP="00255D5C">
      <w:pPr>
        <w:tabs>
          <w:tab w:val="left" w:pos="1418"/>
        </w:tabs>
        <w:rPr>
          <w:lang w:eastAsia="en-US"/>
        </w:rPr>
      </w:pPr>
      <w:r>
        <w:rPr>
          <w:lang w:eastAsia="en-US"/>
        </w:rPr>
        <w:t>ΠΕ</w:t>
      </w:r>
      <w:r>
        <w:rPr>
          <w:lang w:eastAsia="en-US"/>
        </w:rPr>
        <w:tab/>
        <w:t>Πτυχιακή Εργασία</w:t>
      </w:r>
    </w:p>
    <w:p w14:paraId="2B78D709" w14:textId="77777777" w:rsidR="000B444F" w:rsidRPr="00CA7500" w:rsidRDefault="000B444F" w:rsidP="00255D5C">
      <w:pPr>
        <w:rPr>
          <w:lang w:eastAsia="en-US"/>
        </w:rPr>
      </w:pPr>
    </w:p>
    <w:p w14:paraId="55DE366E" w14:textId="77777777" w:rsidR="000B444F" w:rsidRPr="00CA7500" w:rsidRDefault="000B444F" w:rsidP="00255D5C">
      <w:pPr>
        <w:pStyle w:val="11"/>
        <w:sectPr w:rsidR="000B444F" w:rsidRPr="00CA7500" w:rsidSect="0001172A">
          <w:headerReference w:type="default" r:id="rId10"/>
          <w:footerReference w:type="default" r:id="rId11"/>
          <w:pgSz w:w="11906" w:h="16838"/>
          <w:pgMar w:top="1418" w:right="1418" w:bottom="1418" w:left="1701" w:header="720" w:footer="720" w:gutter="284"/>
          <w:pgNumType w:fmt="lowerRoman"/>
          <w:cols w:space="708"/>
          <w:docGrid w:linePitch="360"/>
        </w:sectPr>
      </w:pPr>
    </w:p>
    <w:p w14:paraId="48DB02B6" w14:textId="77AAC10E" w:rsidR="00EF3D76" w:rsidRPr="00EF3D76" w:rsidRDefault="0001172A" w:rsidP="00255D5C">
      <w:pPr>
        <w:pStyle w:val="1"/>
        <w:jc w:val="left"/>
      </w:pPr>
      <w:bookmarkStart w:id="18" w:name="_Toc37445221"/>
      <w:r>
        <w:lastRenderedPageBreak/>
        <w:t>ΘΕΩΡΗΤΙ</w:t>
      </w:r>
      <w:r w:rsidR="00EF3D76" w:rsidRPr="00EF3D76">
        <w:t>ΚΟ ΜΕΡΟΣ</w:t>
      </w:r>
      <w:bookmarkEnd w:id="18"/>
    </w:p>
    <w:p w14:paraId="1503D769" w14:textId="77777777" w:rsidR="002700DE" w:rsidRPr="008C5FC0" w:rsidRDefault="002700DE" w:rsidP="00255D5C">
      <w:pPr>
        <w:pStyle w:val="1"/>
      </w:pPr>
      <w:bookmarkStart w:id="19" w:name="_Toc37445222"/>
      <w:r w:rsidRPr="008C5FC0">
        <w:t>Εισαγωγή</w:t>
      </w:r>
      <w:bookmarkEnd w:id="19"/>
    </w:p>
    <w:p w14:paraId="4F6BA212" w14:textId="77777777" w:rsidR="002700DE" w:rsidRDefault="00B35891" w:rsidP="00255D5C">
      <w:r w:rsidRPr="00B35891">
        <w:t>Περιλαμβάνει μία σύντομη, αλλά περιεκτική περιγραφή του θέματος και του συγκεκριμένου προβλήματος που επιλέχθηκε, τονίζοντας τη σημαντικότητα που αυτό έχει ιδιαίτερα σε σχέση με τη διαιτητική πρακτική. Απαντά δηλαδή ξεκάθαρα στο ποιο είναι το πρόβλημα και γιατί επιλέχθηκε.</w:t>
      </w:r>
      <w:r w:rsidR="002675C8">
        <w:t xml:space="preserve"> Σε αυτό το μέρος θα πρέπει να γίνουν όλες οι απα</w:t>
      </w:r>
      <w:r w:rsidR="00A648B3">
        <w:t>ρ</w:t>
      </w:r>
      <w:r w:rsidR="002675C8">
        <w:t xml:space="preserve">αίτητες παραπομπές που σχετίζονται με την </w:t>
      </w:r>
      <w:proofErr w:type="spellStart"/>
      <w:r w:rsidR="002675C8">
        <w:t>εως</w:t>
      </w:r>
      <w:proofErr w:type="spellEnd"/>
      <w:r w:rsidR="002675C8">
        <w:t xml:space="preserve"> τώρα δι</w:t>
      </w:r>
      <w:r w:rsidR="00A648B3">
        <w:t>ε</w:t>
      </w:r>
      <w:r w:rsidR="002675C8">
        <w:t>θνή γνώση επάνω στο υπό διαπραγμάτευση θέμα.</w:t>
      </w:r>
    </w:p>
    <w:p w14:paraId="5756DF95" w14:textId="77777777" w:rsidR="0001172A" w:rsidRDefault="0001172A" w:rsidP="00255D5C">
      <w:pPr>
        <w:spacing w:after="0"/>
        <w:jc w:val="left"/>
        <w:rPr>
          <w:b/>
          <w:bCs/>
          <w:kern w:val="32"/>
          <w:sz w:val="32"/>
          <w:szCs w:val="32"/>
        </w:rPr>
      </w:pPr>
      <w:r>
        <w:br w:type="page"/>
      </w:r>
    </w:p>
    <w:p w14:paraId="638B7E18" w14:textId="0FCA1A12" w:rsidR="001A70BF" w:rsidRPr="0001172A" w:rsidRDefault="0001172A" w:rsidP="00255D5C">
      <w:pPr>
        <w:pStyle w:val="1"/>
      </w:pPr>
      <w:bookmarkStart w:id="20" w:name="_Toc37445223"/>
      <w:proofErr w:type="spellStart"/>
      <w:r w:rsidRPr="0001172A">
        <w:lastRenderedPageBreak/>
        <w:t>Κεφαλαιο</w:t>
      </w:r>
      <w:proofErr w:type="spellEnd"/>
      <w:r w:rsidRPr="0001172A">
        <w:t xml:space="preserve"> 1: </w:t>
      </w:r>
      <w:r w:rsidR="001A70BF" w:rsidRPr="0001172A">
        <w:t>Τίτλος 1ου κεφαλαίου</w:t>
      </w:r>
      <w:bookmarkEnd w:id="20"/>
    </w:p>
    <w:p w14:paraId="797157E0" w14:textId="77777777" w:rsidR="001A70BF" w:rsidRPr="00CA7500" w:rsidRDefault="001A70BF" w:rsidP="00255D5C">
      <w:r w:rsidRPr="00CA7500">
        <w:t xml:space="preserve">Αυτό είναι το πρώτο </w:t>
      </w:r>
      <w:r>
        <w:t>κεφάλαιο του προτύπου συγγραφής</w:t>
      </w:r>
      <w:r w:rsidRPr="00CA7500">
        <w:t xml:space="preserve">. </w:t>
      </w:r>
      <w:r w:rsidRPr="009D0E75">
        <w:rPr>
          <w:u w:val="single"/>
        </w:rPr>
        <w:t>Κάθε νέο κεφάλαιο ξεκινά σε νέα σελίδα.</w:t>
      </w:r>
      <w:r w:rsidRPr="00CA7500">
        <w:t xml:space="preserve"> </w:t>
      </w:r>
    </w:p>
    <w:p w14:paraId="0C452191" w14:textId="42C8CD33" w:rsidR="001A70BF" w:rsidRPr="0001172A" w:rsidRDefault="001A70BF" w:rsidP="00255D5C">
      <w:pPr>
        <w:pStyle w:val="21"/>
        <w:numPr>
          <w:ilvl w:val="1"/>
          <w:numId w:val="19"/>
        </w:numPr>
        <w:ind w:hanging="792"/>
      </w:pPr>
      <w:bookmarkStart w:id="21" w:name="_Toc455674552"/>
      <w:bookmarkStart w:id="22" w:name="_Toc455680229"/>
      <w:bookmarkStart w:id="23" w:name="_Toc37445224"/>
      <w:bookmarkEnd w:id="21"/>
      <w:proofErr w:type="spellStart"/>
      <w:r w:rsidRPr="0001172A">
        <w:t>Τίτλος</w:t>
      </w:r>
      <w:proofErr w:type="spellEnd"/>
      <w:r w:rsidRPr="0001172A">
        <w:t xml:space="preserve"> 1ης </w:t>
      </w:r>
      <w:proofErr w:type="spellStart"/>
      <w:r w:rsidRPr="0001172A">
        <w:t>ενότητ</w:t>
      </w:r>
      <w:proofErr w:type="spellEnd"/>
      <w:r w:rsidRPr="0001172A">
        <w:t>ας</w:t>
      </w:r>
      <w:bookmarkEnd w:id="22"/>
      <w:bookmarkEnd w:id="23"/>
    </w:p>
    <w:p w14:paraId="53256E73" w14:textId="191EE4CE" w:rsidR="001A70BF" w:rsidRPr="00234CD6" w:rsidRDefault="001A70BF" w:rsidP="00255D5C">
      <w:pPr>
        <w:pStyle w:val="31"/>
      </w:pPr>
      <w:bookmarkStart w:id="24" w:name="_Toc37445225"/>
      <w:proofErr w:type="spellStart"/>
      <w:r w:rsidRPr="00234CD6">
        <w:t>Τίτλος</w:t>
      </w:r>
      <w:proofErr w:type="spellEnd"/>
      <w:r w:rsidRPr="00234CD6">
        <w:t xml:space="preserve"> 1ης υπ</w:t>
      </w:r>
      <w:proofErr w:type="spellStart"/>
      <w:r w:rsidRPr="00234CD6">
        <w:t>οενότητ</w:t>
      </w:r>
      <w:proofErr w:type="spellEnd"/>
      <w:r w:rsidRPr="00234CD6">
        <w:t>ας</w:t>
      </w:r>
      <w:bookmarkEnd w:id="24"/>
    </w:p>
    <w:p w14:paraId="7E4C46B8" w14:textId="77777777" w:rsidR="00234CD6" w:rsidRPr="00234CD6" w:rsidRDefault="00234CD6" w:rsidP="00255D5C">
      <w:pPr>
        <w:pStyle w:val="31"/>
      </w:pPr>
      <w:bookmarkStart w:id="25" w:name="_Toc37445226"/>
      <w:proofErr w:type="spellStart"/>
      <w:r w:rsidRPr="00234CD6">
        <w:t>Τίτλος</w:t>
      </w:r>
      <w:proofErr w:type="spellEnd"/>
      <w:r w:rsidRPr="00234CD6">
        <w:t xml:space="preserve"> 2ης υπ</w:t>
      </w:r>
      <w:proofErr w:type="spellStart"/>
      <w:r w:rsidRPr="00234CD6">
        <w:t>οενότητ</w:t>
      </w:r>
      <w:proofErr w:type="spellEnd"/>
      <w:r w:rsidRPr="00234CD6">
        <w:t>ας</w:t>
      </w:r>
      <w:bookmarkEnd w:id="25"/>
    </w:p>
    <w:p w14:paraId="54027EC6" w14:textId="77777777" w:rsidR="003255D4" w:rsidRDefault="003255D4" w:rsidP="00255D5C">
      <w:pPr>
        <w:spacing w:before="120"/>
      </w:pPr>
    </w:p>
    <w:p w14:paraId="7EC64BFD" w14:textId="1EF1363E" w:rsidR="00541F2C" w:rsidRPr="00CA7500" w:rsidRDefault="00C82E84" w:rsidP="00255D5C">
      <w:pPr>
        <w:spacing w:before="120"/>
      </w:pPr>
      <w:r>
        <w:t>Στην Εικόνα 1-</w:t>
      </w:r>
      <w:r w:rsidR="00234CD6">
        <w:t>1</w:t>
      </w:r>
      <w:r>
        <w:t xml:space="preserve"> </w:t>
      </w:r>
      <w:r w:rsidR="003255D4">
        <w:t>παρουσιάζονται</w:t>
      </w:r>
      <w:r>
        <w:t xml:space="preserve"> φρο</w:t>
      </w:r>
      <w:r w:rsidR="00EA2513">
        <w:t>ύτα και λαχανικά</w:t>
      </w:r>
    </w:p>
    <w:p w14:paraId="185E35DA" w14:textId="77777777" w:rsidR="00C82E84" w:rsidRDefault="00C82E84" w:rsidP="00255D5C">
      <w:pPr>
        <w:spacing w:before="120"/>
      </w:pPr>
      <w:r>
        <w:rPr>
          <w:noProof/>
          <w:lang w:val="en-US" w:eastAsia="en-US"/>
        </w:rPr>
        <w:drawing>
          <wp:inline distT="0" distB="0" distL="0" distR="0" wp14:anchorId="37C049CB" wp14:editId="66DBC32A">
            <wp:extent cx="5551170" cy="2775770"/>
            <wp:effectExtent l="0" t="0" r="0" b="5715"/>
            <wp:docPr id="9" name="Εικόνα 9" descr="laxanika kai frouta epox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xanika kai frouta epoxi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1170" cy="2775770"/>
                    </a:xfrm>
                    <a:prstGeom prst="rect">
                      <a:avLst/>
                    </a:prstGeom>
                    <a:noFill/>
                    <a:ln>
                      <a:noFill/>
                    </a:ln>
                  </pic:spPr>
                </pic:pic>
              </a:graphicData>
            </a:graphic>
          </wp:inline>
        </w:drawing>
      </w:r>
    </w:p>
    <w:p w14:paraId="7144B94B" w14:textId="649FC863" w:rsidR="00EA2513" w:rsidRDefault="00EA2513" w:rsidP="00255D5C">
      <w:pPr>
        <w:pStyle w:val="a3"/>
        <w:rPr>
          <w:b w:val="0"/>
        </w:rPr>
      </w:pPr>
      <w:bookmarkStart w:id="26" w:name="_Toc527728710"/>
      <w:r>
        <w:t xml:space="preserve">Εικόνα </w:t>
      </w:r>
      <w:r w:rsidR="00154033">
        <w:fldChar w:fldCharType="begin"/>
      </w:r>
      <w:r w:rsidR="00154033">
        <w:instrText xml:space="preserve"> STYLEREF 1 \s </w:instrText>
      </w:r>
      <w:r w:rsidR="00154033">
        <w:fldChar w:fldCharType="separate"/>
      </w:r>
      <w:r>
        <w:rPr>
          <w:noProof/>
        </w:rPr>
        <w:t>1</w:t>
      </w:r>
      <w:r w:rsidR="00154033">
        <w:rPr>
          <w:noProof/>
        </w:rPr>
        <w:fldChar w:fldCharType="end"/>
      </w:r>
      <w:r>
        <w:noBreakHyphen/>
      </w:r>
      <w:r w:rsidR="00234CD6">
        <w:t>1</w:t>
      </w:r>
      <w:r>
        <w:t xml:space="preserve"> </w:t>
      </w:r>
      <w:r w:rsidRPr="00EA2513">
        <w:rPr>
          <w:b w:val="0"/>
        </w:rPr>
        <w:t>Φρούτα και Λαχανικά</w:t>
      </w:r>
      <w:bookmarkEnd w:id="26"/>
    </w:p>
    <w:p w14:paraId="74856EED" w14:textId="77777777" w:rsidR="00EA2513" w:rsidRDefault="00EA2513" w:rsidP="00255D5C">
      <w:pPr>
        <w:jc w:val="center"/>
        <w:rPr>
          <w:i/>
          <w:iCs/>
          <w:sz w:val="20"/>
        </w:rPr>
      </w:pPr>
      <w:r w:rsidRPr="00EA2513">
        <w:rPr>
          <w:i/>
          <w:sz w:val="20"/>
        </w:rPr>
        <w:t>(Πηγή:</w:t>
      </w:r>
      <w:r w:rsidRPr="00EA2513">
        <w:rPr>
          <w:rFonts w:ascii="Arial" w:hAnsi="Arial" w:cs="Arial"/>
          <w:i/>
          <w:iCs/>
          <w:color w:val="000000"/>
          <w:sz w:val="18"/>
          <w:szCs w:val="21"/>
          <w:shd w:val="clear" w:color="auto" w:fill="FFFFFF"/>
        </w:rPr>
        <w:t xml:space="preserve"> </w:t>
      </w:r>
      <w:hyperlink r:id="rId13" w:history="1">
        <w:r w:rsidR="003255D4" w:rsidRPr="00CE3033">
          <w:rPr>
            <w:rStyle w:val="-"/>
            <w:i/>
            <w:iCs/>
            <w:sz w:val="20"/>
          </w:rPr>
          <w:t>www.bigstockphoto.com</w:t>
        </w:r>
      </w:hyperlink>
      <w:r w:rsidRPr="00EA2513">
        <w:rPr>
          <w:i/>
          <w:iCs/>
          <w:sz w:val="20"/>
        </w:rPr>
        <w:t>)</w:t>
      </w:r>
    </w:p>
    <w:p w14:paraId="3DFD5D87" w14:textId="77777777" w:rsidR="003255D4" w:rsidRDefault="003255D4" w:rsidP="00255D5C">
      <w:pPr>
        <w:jc w:val="center"/>
        <w:rPr>
          <w:i/>
          <w:iCs/>
          <w:sz w:val="20"/>
        </w:rPr>
      </w:pPr>
    </w:p>
    <w:p w14:paraId="3BF9DF62" w14:textId="77777777" w:rsidR="003255D4" w:rsidRDefault="003255D4" w:rsidP="00255D5C">
      <w:pPr>
        <w:jc w:val="center"/>
        <w:rPr>
          <w:i/>
          <w:iCs/>
          <w:sz w:val="20"/>
        </w:rPr>
      </w:pPr>
    </w:p>
    <w:p w14:paraId="4332A05A" w14:textId="77777777" w:rsidR="000A40AB" w:rsidRDefault="000A40AB" w:rsidP="00255D5C"/>
    <w:p w14:paraId="5C485A9E" w14:textId="77777777" w:rsidR="000A40AB" w:rsidRDefault="000A40AB" w:rsidP="00255D5C"/>
    <w:p w14:paraId="69D65D1F" w14:textId="77777777" w:rsidR="000A40AB" w:rsidRDefault="000A40AB" w:rsidP="00255D5C"/>
    <w:p w14:paraId="4BB33749" w14:textId="77777777" w:rsidR="000A40AB" w:rsidRDefault="000A40AB" w:rsidP="00255D5C"/>
    <w:p w14:paraId="7BFB762F" w14:textId="355CC19D" w:rsidR="003255D4" w:rsidRPr="00EA2513" w:rsidRDefault="003255D4" w:rsidP="00255D5C">
      <w:r>
        <w:lastRenderedPageBreak/>
        <w:t xml:space="preserve">Στο Σχήμα 1-1 απεικονίζεται η </w:t>
      </w:r>
      <w:r w:rsidRPr="003255D4">
        <w:t>Πυραμίδα Μεσογειακής διατροφής</w:t>
      </w:r>
    </w:p>
    <w:p w14:paraId="78F1E321" w14:textId="77777777" w:rsidR="003C0CCE" w:rsidRDefault="00975442" w:rsidP="00255D5C">
      <w:pPr>
        <w:jc w:val="center"/>
        <w:rPr>
          <w:rStyle w:val="afd"/>
          <w:b w:val="0"/>
          <w:i w:val="0"/>
        </w:rPr>
      </w:pPr>
      <w:r w:rsidRPr="00975442">
        <w:rPr>
          <w:noProof/>
          <w:lang w:val="en-US" w:eastAsia="en-US"/>
        </w:rPr>
        <w:drawing>
          <wp:inline distT="0" distB="0" distL="0" distR="0" wp14:anchorId="17DB1AF8" wp14:editId="4BA66779">
            <wp:extent cx="3523810" cy="4419048"/>
            <wp:effectExtent l="0" t="0" r="635" b="63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23810" cy="4419048"/>
                    </a:xfrm>
                    <a:prstGeom prst="rect">
                      <a:avLst/>
                    </a:prstGeom>
                  </pic:spPr>
                </pic:pic>
              </a:graphicData>
            </a:graphic>
          </wp:inline>
        </w:drawing>
      </w:r>
    </w:p>
    <w:p w14:paraId="72A36524" w14:textId="77777777" w:rsidR="00975442" w:rsidRPr="00975442" w:rsidRDefault="00793673" w:rsidP="00255D5C">
      <w:pPr>
        <w:pStyle w:val="a3"/>
      </w:pPr>
      <w:bookmarkStart w:id="27" w:name="_Toc527721479"/>
      <w:r>
        <w:t xml:space="preserve">Σχήμα </w:t>
      </w:r>
      <w:r w:rsidR="00154033">
        <w:fldChar w:fldCharType="begin"/>
      </w:r>
      <w:r w:rsidR="00154033">
        <w:instrText xml:space="preserve"> STYLEREF 1 \s </w:instrText>
      </w:r>
      <w:r w:rsidR="00154033">
        <w:fldChar w:fldCharType="separate"/>
      </w:r>
      <w:r w:rsidR="00712071">
        <w:rPr>
          <w:noProof/>
        </w:rPr>
        <w:t>1</w:t>
      </w:r>
      <w:r w:rsidR="00154033">
        <w:rPr>
          <w:noProof/>
        </w:rPr>
        <w:fldChar w:fldCharType="end"/>
      </w:r>
      <w:r w:rsidR="00712071">
        <w:noBreakHyphen/>
      </w:r>
      <w:r w:rsidR="00154033">
        <w:fldChar w:fldCharType="begin"/>
      </w:r>
      <w:r w:rsidR="00154033">
        <w:instrText xml:space="preserve"> SEQ Σχήμα \* ARABIC \s 1 </w:instrText>
      </w:r>
      <w:r w:rsidR="00154033">
        <w:fldChar w:fldCharType="separate"/>
      </w:r>
      <w:r w:rsidR="00712071">
        <w:rPr>
          <w:noProof/>
        </w:rPr>
        <w:t>1</w:t>
      </w:r>
      <w:r w:rsidR="00154033">
        <w:rPr>
          <w:noProof/>
        </w:rPr>
        <w:fldChar w:fldCharType="end"/>
      </w:r>
      <w:r w:rsidR="00975442" w:rsidRPr="00975442">
        <w:t xml:space="preserve"> </w:t>
      </w:r>
      <w:r w:rsidR="00975442" w:rsidRPr="00EA2513">
        <w:rPr>
          <w:b w:val="0"/>
        </w:rPr>
        <w:t>Πυραμίδα Μεσογειακής διατροφής</w:t>
      </w:r>
      <w:bookmarkEnd w:id="27"/>
    </w:p>
    <w:p w14:paraId="016C1589" w14:textId="77777777" w:rsidR="00975442" w:rsidRPr="00793673" w:rsidRDefault="00975442" w:rsidP="00255D5C">
      <w:pPr>
        <w:jc w:val="center"/>
        <w:rPr>
          <w:iCs/>
          <w:sz w:val="20"/>
        </w:rPr>
      </w:pPr>
      <w:r w:rsidRPr="00EA2513">
        <w:rPr>
          <w:i/>
          <w:iCs/>
          <w:sz w:val="20"/>
        </w:rPr>
        <w:t>(Πηγή: Ανώτατο Ειδικό Επιστημονικό Συμβούλιο Υγείας, Υπουργείο Υγείας και Πρόνοιας</w:t>
      </w:r>
      <w:r w:rsidRPr="00793673">
        <w:rPr>
          <w:iCs/>
          <w:sz w:val="20"/>
        </w:rPr>
        <w:t>)</w:t>
      </w:r>
    </w:p>
    <w:p w14:paraId="478A9BD8" w14:textId="77777777" w:rsidR="006329AA" w:rsidRDefault="006329AA" w:rsidP="00255D5C"/>
    <w:p w14:paraId="2B897AF2" w14:textId="77777777" w:rsidR="00541F2C" w:rsidRPr="00CA7500" w:rsidRDefault="00712071" w:rsidP="00255D5C">
      <w:pPr>
        <w:pStyle w:val="a3"/>
        <w:keepNext/>
        <w:jc w:val="left"/>
      </w:pPr>
      <w:r>
        <w:t xml:space="preserve">Πίνακας </w:t>
      </w:r>
      <w:r w:rsidR="00154033">
        <w:fldChar w:fldCharType="begin"/>
      </w:r>
      <w:r w:rsidR="00154033">
        <w:instrText xml:space="preserve"> STYLEREF 1 \s </w:instrText>
      </w:r>
      <w:r w:rsidR="00154033">
        <w:fldChar w:fldCharType="separate"/>
      </w:r>
      <w:r>
        <w:rPr>
          <w:noProof/>
        </w:rPr>
        <w:t>1</w:t>
      </w:r>
      <w:r w:rsidR="00154033">
        <w:rPr>
          <w:noProof/>
        </w:rPr>
        <w:fldChar w:fldCharType="end"/>
      </w:r>
      <w:r>
        <w:noBreakHyphen/>
      </w:r>
      <w:r w:rsidR="00154033">
        <w:fldChar w:fldCharType="begin"/>
      </w:r>
      <w:r w:rsidR="00154033">
        <w:instrText xml:space="preserve"> SEQ Πίνακας \* ARABIC \s 1 </w:instrText>
      </w:r>
      <w:r w:rsidR="00154033">
        <w:fldChar w:fldCharType="separate"/>
      </w:r>
      <w:r>
        <w:rPr>
          <w:noProof/>
        </w:rPr>
        <w:t>1</w:t>
      </w:r>
      <w:r w:rsidR="00154033">
        <w:rPr>
          <w:noProof/>
        </w:rPr>
        <w:fldChar w:fldCharType="end"/>
      </w:r>
      <w:r w:rsidRPr="00712071">
        <w:t xml:space="preserve"> </w:t>
      </w:r>
      <w:r w:rsidRPr="00C82E84">
        <w:rPr>
          <w:b w:val="0"/>
        </w:rPr>
        <w:t>Στοιχεία φοιτητών με δικαίωμα εκπόνησης Πτυχιακής Εργασίας</w:t>
      </w:r>
    </w:p>
    <w:tbl>
      <w:tblPr>
        <w:tblW w:w="5000" w:type="pct"/>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Look w:val="0420" w:firstRow="1" w:lastRow="0" w:firstColumn="0" w:lastColumn="0" w:noHBand="0" w:noVBand="1"/>
      </w:tblPr>
      <w:tblGrid>
        <w:gridCol w:w="2248"/>
        <w:gridCol w:w="2225"/>
        <w:gridCol w:w="2133"/>
        <w:gridCol w:w="1887"/>
      </w:tblGrid>
      <w:tr w:rsidR="00541F2C" w:rsidRPr="00CA7500" w14:paraId="07D7FD74" w14:textId="77777777" w:rsidTr="00F77CD7">
        <w:tc>
          <w:tcPr>
            <w:tcW w:w="1323" w:type="pct"/>
            <w:tcBorders>
              <w:bottom w:val="single" w:sz="12" w:space="0" w:color="9CC2E5"/>
            </w:tcBorders>
            <w:shd w:val="clear" w:color="auto" w:fill="auto"/>
          </w:tcPr>
          <w:p w14:paraId="543E68B5" w14:textId="77777777" w:rsidR="00541F2C" w:rsidRPr="00CA7500" w:rsidRDefault="00541F2C" w:rsidP="00255D5C">
            <w:pPr>
              <w:jc w:val="center"/>
              <w:rPr>
                <w:b/>
                <w:bCs/>
              </w:rPr>
            </w:pPr>
            <w:r w:rsidRPr="00CA7500">
              <w:rPr>
                <w:b/>
                <w:bCs/>
              </w:rPr>
              <w:t>Α.Μ.</w:t>
            </w:r>
          </w:p>
        </w:tc>
        <w:tc>
          <w:tcPr>
            <w:tcW w:w="1310" w:type="pct"/>
            <w:tcBorders>
              <w:bottom w:val="single" w:sz="12" w:space="0" w:color="9CC2E5"/>
            </w:tcBorders>
            <w:shd w:val="clear" w:color="auto" w:fill="auto"/>
          </w:tcPr>
          <w:p w14:paraId="7943DCF0" w14:textId="77777777" w:rsidR="00541F2C" w:rsidRPr="00CA7500" w:rsidRDefault="00541F2C" w:rsidP="00255D5C">
            <w:pPr>
              <w:jc w:val="center"/>
              <w:rPr>
                <w:b/>
                <w:bCs/>
              </w:rPr>
            </w:pPr>
            <w:r w:rsidRPr="00CA7500">
              <w:rPr>
                <w:b/>
                <w:bCs/>
              </w:rPr>
              <w:t>Επώνυμο</w:t>
            </w:r>
          </w:p>
        </w:tc>
        <w:tc>
          <w:tcPr>
            <w:tcW w:w="1256" w:type="pct"/>
            <w:tcBorders>
              <w:bottom w:val="single" w:sz="12" w:space="0" w:color="9CC2E5"/>
            </w:tcBorders>
            <w:shd w:val="clear" w:color="auto" w:fill="auto"/>
          </w:tcPr>
          <w:p w14:paraId="3B7FE6B0" w14:textId="77777777" w:rsidR="00541F2C" w:rsidRPr="00CA7500" w:rsidRDefault="00541F2C" w:rsidP="00255D5C">
            <w:pPr>
              <w:jc w:val="center"/>
              <w:rPr>
                <w:b/>
                <w:bCs/>
              </w:rPr>
            </w:pPr>
            <w:r w:rsidRPr="00CA7500">
              <w:rPr>
                <w:b/>
                <w:bCs/>
              </w:rPr>
              <w:t>Όνομα</w:t>
            </w:r>
          </w:p>
        </w:tc>
        <w:tc>
          <w:tcPr>
            <w:tcW w:w="1111" w:type="pct"/>
            <w:tcBorders>
              <w:bottom w:val="single" w:sz="12" w:space="0" w:color="9CC2E5"/>
            </w:tcBorders>
            <w:shd w:val="clear" w:color="auto" w:fill="auto"/>
          </w:tcPr>
          <w:p w14:paraId="34C1BF63" w14:textId="77777777" w:rsidR="00541F2C" w:rsidRPr="00CA7500" w:rsidRDefault="00541F2C" w:rsidP="00255D5C">
            <w:pPr>
              <w:jc w:val="center"/>
              <w:rPr>
                <w:b/>
                <w:bCs/>
              </w:rPr>
            </w:pPr>
            <w:r w:rsidRPr="00CA7500">
              <w:rPr>
                <w:b/>
                <w:bCs/>
              </w:rPr>
              <w:t>Π.Σ.</w:t>
            </w:r>
          </w:p>
        </w:tc>
      </w:tr>
      <w:tr w:rsidR="00541F2C" w:rsidRPr="00CA7500" w14:paraId="4A602961" w14:textId="77777777" w:rsidTr="00F77CD7">
        <w:tc>
          <w:tcPr>
            <w:tcW w:w="1323" w:type="pct"/>
            <w:shd w:val="clear" w:color="auto" w:fill="auto"/>
          </w:tcPr>
          <w:p w14:paraId="0422FF5F" w14:textId="77777777" w:rsidR="00541F2C" w:rsidRPr="00CA7500" w:rsidRDefault="00541F2C" w:rsidP="00255D5C"/>
        </w:tc>
        <w:tc>
          <w:tcPr>
            <w:tcW w:w="1310" w:type="pct"/>
            <w:shd w:val="clear" w:color="auto" w:fill="auto"/>
          </w:tcPr>
          <w:p w14:paraId="4DAB83C7" w14:textId="77777777" w:rsidR="00541F2C" w:rsidRPr="00CA7500" w:rsidRDefault="00541F2C" w:rsidP="00255D5C"/>
        </w:tc>
        <w:tc>
          <w:tcPr>
            <w:tcW w:w="1256" w:type="pct"/>
            <w:shd w:val="clear" w:color="auto" w:fill="auto"/>
          </w:tcPr>
          <w:p w14:paraId="47EB3FD6" w14:textId="77777777" w:rsidR="00541F2C" w:rsidRPr="00CA7500" w:rsidRDefault="00541F2C" w:rsidP="00255D5C"/>
        </w:tc>
        <w:tc>
          <w:tcPr>
            <w:tcW w:w="1111" w:type="pct"/>
            <w:shd w:val="clear" w:color="auto" w:fill="auto"/>
          </w:tcPr>
          <w:p w14:paraId="26FCC6B7" w14:textId="77777777" w:rsidR="00541F2C" w:rsidRPr="00CA7500" w:rsidRDefault="00541F2C" w:rsidP="00255D5C"/>
        </w:tc>
      </w:tr>
      <w:tr w:rsidR="00541F2C" w:rsidRPr="00CA7500" w14:paraId="76428014" w14:textId="77777777" w:rsidTr="00F77CD7">
        <w:tc>
          <w:tcPr>
            <w:tcW w:w="1323" w:type="pct"/>
            <w:shd w:val="clear" w:color="auto" w:fill="auto"/>
          </w:tcPr>
          <w:p w14:paraId="66205257" w14:textId="77777777" w:rsidR="00541F2C" w:rsidRPr="00CA7500" w:rsidRDefault="00541F2C" w:rsidP="00255D5C"/>
        </w:tc>
        <w:tc>
          <w:tcPr>
            <w:tcW w:w="1310" w:type="pct"/>
            <w:shd w:val="clear" w:color="auto" w:fill="auto"/>
          </w:tcPr>
          <w:p w14:paraId="0103C739" w14:textId="77777777" w:rsidR="00541F2C" w:rsidRPr="00CA7500" w:rsidRDefault="00541F2C" w:rsidP="00255D5C"/>
        </w:tc>
        <w:tc>
          <w:tcPr>
            <w:tcW w:w="1256" w:type="pct"/>
            <w:shd w:val="clear" w:color="auto" w:fill="auto"/>
          </w:tcPr>
          <w:p w14:paraId="08FE939A" w14:textId="77777777" w:rsidR="00541F2C" w:rsidRPr="00CA7500" w:rsidRDefault="00541F2C" w:rsidP="00255D5C"/>
        </w:tc>
        <w:tc>
          <w:tcPr>
            <w:tcW w:w="1111" w:type="pct"/>
            <w:shd w:val="clear" w:color="auto" w:fill="auto"/>
          </w:tcPr>
          <w:p w14:paraId="29712FC6" w14:textId="77777777" w:rsidR="00541F2C" w:rsidRPr="00CA7500" w:rsidRDefault="00541F2C" w:rsidP="00255D5C"/>
        </w:tc>
      </w:tr>
      <w:tr w:rsidR="00541F2C" w:rsidRPr="00CA7500" w14:paraId="1FB3D3E9" w14:textId="77777777" w:rsidTr="00F77CD7">
        <w:tc>
          <w:tcPr>
            <w:tcW w:w="1323" w:type="pct"/>
            <w:shd w:val="clear" w:color="auto" w:fill="auto"/>
          </w:tcPr>
          <w:p w14:paraId="703869D9" w14:textId="77777777" w:rsidR="00541F2C" w:rsidRPr="00CA7500" w:rsidRDefault="00541F2C" w:rsidP="00255D5C"/>
        </w:tc>
        <w:tc>
          <w:tcPr>
            <w:tcW w:w="1310" w:type="pct"/>
            <w:shd w:val="clear" w:color="auto" w:fill="auto"/>
          </w:tcPr>
          <w:p w14:paraId="3F41A5B0" w14:textId="77777777" w:rsidR="00541F2C" w:rsidRPr="00CA7500" w:rsidRDefault="00541F2C" w:rsidP="00255D5C"/>
        </w:tc>
        <w:tc>
          <w:tcPr>
            <w:tcW w:w="1256" w:type="pct"/>
            <w:shd w:val="clear" w:color="auto" w:fill="auto"/>
          </w:tcPr>
          <w:p w14:paraId="547E3484" w14:textId="77777777" w:rsidR="00541F2C" w:rsidRPr="00CA7500" w:rsidRDefault="00541F2C" w:rsidP="00255D5C"/>
        </w:tc>
        <w:tc>
          <w:tcPr>
            <w:tcW w:w="1111" w:type="pct"/>
            <w:shd w:val="clear" w:color="auto" w:fill="auto"/>
          </w:tcPr>
          <w:p w14:paraId="08B19528" w14:textId="77777777" w:rsidR="00541F2C" w:rsidRPr="00CA7500" w:rsidRDefault="00541F2C" w:rsidP="00255D5C"/>
        </w:tc>
      </w:tr>
    </w:tbl>
    <w:p w14:paraId="50D543D9" w14:textId="77777777" w:rsidR="008F638F" w:rsidRDefault="00712071" w:rsidP="00255D5C">
      <w:pPr>
        <w:jc w:val="left"/>
        <w:rPr>
          <w:sz w:val="20"/>
        </w:rPr>
      </w:pPr>
      <w:r w:rsidRPr="00712071">
        <w:rPr>
          <w:sz w:val="20"/>
        </w:rPr>
        <w:t>(Πηγή:…..)</w:t>
      </w:r>
    </w:p>
    <w:p w14:paraId="2098AA22" w14:textId="77777777" w:rsidR="00712071" w:rsidRPr="00712071" w:rsidRDefault="00712071" w:rsidP="00255D5C">
      <w:pPr>
        <w:jc w:val="left"/>
        <w:rPr>
          <w:sz w:val="20"/>
        </w:rPr>
      </w:pPr>
    </w:p>
    <w:p w14:paraId="30F24950" w14:textId="1C63FBCD" w:rsidR="00234CD6" w:rsidRPr="000A40AB" w:rsidRDefault="00C71653" w:rsidP="00255D5C">
      <w:pPr>
        <w:pStyle w:val="21"/>
        <w:ind w:left="432" w:hanging="432"/>
        <w:rPr>
          <w:i/>
        </w:rPr>
      </w:pPr>
      <w:bookmarkStart w:id="28" w:name="_Toc37445227"/>
      <w:proofErr w:type="spellStart"/>
      <w:r w:rsidRPr="00814093">
        <w:t>Τίτλος</w:t>
      </w:r>
      <w:proofErr w:type="spellEnd"/>
      <w:r w:rsidRPr="00814093">
        <w:t xml:space="preserve"> 2</w:t>
      </w:r>
      <w:r w:rsidRPr="00B3657F">
        <w:rPr>
          <w:vertAlign w:val="superscript"/>
        </w:rPr>
        <w:t>ης</w:t>
      </w:r>
      <w:r w:rsidRPr="00814093">
        <w:t xml:space="preserve"> </w:t>
      </w:r>
      <w:proofErr w:type="spellStart"/>
      <w:r w:rsidRPr="00814093">
        <w:t>ενότητ</w:t>
      </w:r>
      <w:proofErr w:type="spellEnd"/>
      <w:r w:rsidRPr="00814093">
        <w:t>ας</w:t>
      </w:r>
      <w:bookmarkEnd w:id="28"/>
      <w:r w:rsidRPr="00814093">
        <w:t xml:space="preserve"> </w:t>
      </w:r>
      <w:r w:rsidR="00234CD6" w:rsidRPr="000A40AB">
        <w:rPr>
          <w:sz w:val="20"/>
        </w:rPr>
        <w:br w:type="page"/>
      </w:r>
    </w:p>
    <w:p w14:paraId="6ECF7957" w14:textId="3D5A2D59" w:rsidR="00B0741F" w:rsidRPr="00234CD6" w:rsidRDefault="00234CD6" w:rsidP="00255D5C">
      <w:pPr>
        <w:pStyle w:val="1"/>
      </w:pPr>
      <w:bookmarkStart w:id="29" w:name="_Toc37445228"/>
      <w:r w:rsidRPr="00234CD6">
        <w:lastRenderedPageBreak/>
        <w:t>Κεφάλαιο 2:</w:t>
      </w:r>
      <w:r w:rsidR="00B0741F" w:rsidRPr="00234CD6">
        <w:t xml:space="preserve"> Τίτλος 2ου κεφαλαίου</w:t>
      </w:r>
      <w:bookmarkEnd w:id="29"/>
    </w:p>
    <w:p w14:paraId="286EEE07" w14:textId="77777777" w:rsidR="00B0741F" w:rsidRPr="00B0741F" w:rsidRDefault="00B0741F" w:rsidP="00255D5C">
      <w:r w:rsidRPr="00B0741F">
        <w:t xml:space="preserve">Αυτό είναι το δεύτερο κεφάλαιο της Εργασίας. </w:t>
      </w:r>
      <w:r w:rsidRPr="009D0E75">
        <w:rPr>
          <w:u w:val="single"/>
        </w:rPr>
        <w:t>Κάθε νέο κεφάλαιο ξεκινά σε νέα σελίδα.</w:t>
      </w:r>
    </w:p>
    <w:p w14:paraId="0D5627A0" w14:textId="172039C3" w:rsidR="00234CD6" w:rsidRDefault="00234CD6" w:rsidP="00255D5C">
      <w:pPr>
        <w:spacing w:after="0"/>
        <w:jc w:val="left"/>
      </w:pPr>
      <w:r>
        <w:br w:type="page"/>
      </w:r>
    </w:p>
    <w:p w14:paraId="3D3AD455" w14:textId="12D23155" w:rsidR="001D1B4B" w:rsidRDefault="00234CD6" w:rsidP="00255D5C">
      <w:pPr>
        <w:pStyle w:val="1"/>
        <w:jc w:val="left"/>
      </w:pPr>
      <w:bookmarkStart w:id="30" w:name="_Toc37445229"/>
      <w:r>
        <w:lastRenderedPageBreak/>
        <w:t>ΠΕΙΡΑΜΑΤΙ</w:t>
      </w:r>
      <w:r w:rsidR="001D1B4B" w:rsidRPr="00EF3D76">
        <w:t>ΚΟ ΜΕΡΟΣ</w:t>
      </w:r>
      <w:bookmarkEnd w:id="30"/>
    </w:p>
    <w:p w14:paraId="24BB4539" w14:textId="3F7053F4" w:rsidR="00604D4F" w:rsidRPr="00604D4F" w:rsidRDefault="00604D4F" w:rsidP="00255D5C">
      <w:pPr>
        <w:pStyle w:val="1"/>
      </w:pPr>
      <w:bookmarkStart w:id="31" w:name="_Toc37445230"/>
      <w:r>
        <w:t xml:space="preserve">Κεφάλαιο 3: </w:t>
      </w:r>
      <w:r w:rsidRPr="00234CD6">
        <w:t xml:space="preserve">Τίτλος </w:t>
      </w:r>
      <w:r>
        <w:t>3</w:t>
      </w:r>
      <w:r w:rsidRPr="00234CD6">
        <w:t>ου κεφαλαίου</w:t>
      </w:r>
      <w:bookmarkEnd w:id="31"/>
    </w:p>
    <w:p w14:paraId="14F0907E" w14:textId="5B7A227D" w:rsidR="001D1B4B" w:rsidRDefault="00790C53" w:rsidP="00255D5C">
      <w:pPr>
        <w:pStyle w:val="21"/>
        <w:numPr>
          <w:ilvl w:val="1"/>
          <w:numId w:val="49"/>
        </w:numPr>
      </w:pPr>
      <w:bookmarkStart w:id="32" w:name="_Toc37445231"/>
      <w:proofErr w:type="spellStart"/>
      <w:r>
        <w:t>Σκο</w:t>
      </w:r>
      <w:proofErr w:type="spellEnd"/>
      <w:r>
        <w:t xml:space="preserve">πός </w:t>
      </w:r>
      <w:proofErr w:type="spellStart"/>
      <w:r>
        <w:t>Ερευν</w:t>
      </w:r>
      <w:proofErr w:type="spellEnd"/>
      <w:r>
        <w:t>ας</w:t>
      </w:r>
      <w:bookmarkEnd w:id="32"/>
    </w:p>
    <w:p w14:paraId="6BE3F834" w14:textId="77777777" w:rsidR="001D1B4B" w:rsidRDefault="001D1B4B" w:rsidP="00255D5C">
      <w:r>
        <w:t>Ο σκοπός της έρευνας πρέπει να είναι σαφής και να βρίσκεται σε συμφωνία με τον τίτλο, το</w:t>
      </w:r>
      <w:r w:rsidR="009D0E75">
        <w:t>ν</w:t>
      </w:r>
      <w:r>
        <w:t xml:space="preserve"> σχεδιασμό, τα αποτελέσματα και τα συμπεράσματα της έρευνας. Μπορεί να περιλαμβάνει και επιμέρους σκοπούς, ερωτήματα ή υποθέσεις.</w:t>
      </w:r>
    </w:p>
    <w:p w14:paraId="23B5D934" w14:textId="77777777" w:rsidR="001D1B4B" w:rsidRDefault="001D1B4B" w:rsidP="00255D5C"/>
    <w:p w14:paraId="125A728A" w14:textId="5B849527" w:rsidR="00954250" w:rsidRPr="00F61179" w:rsidRDefault="00604D4F" w:rsidP="00255D5C">
      <w:pPr>
        <w:pStyle w:val="21"/>
        <w:numPr>
          <w:ilvl w:val="0"/>
          <w:numId w:val="0"/>
        </w:numPr>
        <w:rPr>
          <w:lang w:val="el-GR"/>
        </w:rPr>
      </w:pPr>
      <w:bookmarkStart w:id="33" w:name="_Toc37445232"/>
      <w:r w:rsidRPr="00851869">
        <w:rPr>
          <w:lang w:val="el-GR"/>
        </w:rPr>
        <w:t xml:space="preserve">3.2 </w:t>
      </w:r>
      <w:r w:rsidR="00790C53" w:rsidRPr="00851869">
        <w:rPr>
          <w:lang w:val="el-GR"/>
        </w:rPr>
        <w:t>Υλικ</w:t>
      </w:r>
      <w:r w:rsidR="00F61179">
        <w:rPr>
          <w:lang w:val="el-GR"/>
        </w:rPr>
        <w:t>ά &amp;</w:t>
      </w:r>
      <w:r w:rsidR="00790C53" w:rsidRPr="00851869">
        <w:rPr>
          <w:lang w:val="el-GR"/>
        </w:rPr>
        <w:t xml:space="preserve"> Μέθοδο</w:t>
      </w:r>
      <w:r w:rsidR="00F61179">
        <w:rPr>
          <w:lang w:val="el-GR"/>
        </w:rPr>
        <w:t>ι</w:t>
      </w:r>
      <w:bookmarkEnd w:id="33"/>
    </w:p>
    <w:p w14:paraId="32E8D906" w14:textId="77777777" w:rsidR="001D1B4B" w:rsidRDefault="00954250" w:rsidP="00255D5C">
      <w:r>
        <w:t>Περιλαμβάνει το</w:t>
      </w:r>
      <w:r w:rsidR="009D0E75">
        <w:t>ν</w:t>
      </w:r>
      <w:r>
        <w:t xml:space="preserve"> σχεδιασμό της έρευνας και πιο συγκεκριμένα: πότε, πού, και πώς συλλέχθηκαν και αναλύθηκαν τα δεδομένα - οι όποιες επιλογές τεκμηριώνονται. Γίνεται ιδιαίτερη αναφορά στο περιβάλλον που συλλέχθηκαν τα δεδομένα,  στην περιγραφή του δείγματος και του εργαλείου μέτρησης, στη μέθοδο συλλογής των δεδομένων, καθώς και στις στατιστι</w:t>
      </w:r>
      <w:r w:rsidR="009D0E75">
        <w:t>κές δοκιμασίες που επιλέχτηκαν.</w:t>
      </w:r>
      <w:r>
        <w:t xml:space="preserve"> Οι παραπάνω πληροφορίες ουσιαστικά δίνουν τη δυνατότητα σε κάποιον να επαναλάβει με τον ίδιο ακριβώς τρόπο την έρευνα.</w:t>
      </w:r>
    </w:p>
    <w:p w14:paraId="061538D2" w14:textId="614DDF6C" w:rsidR="003526E5" w:rsidRDefault="003526E5" w:rsidP="00255D5C">
      <w:pPr>
        <w:spacing w:after="0"/>
        <w:jc w:val="left"/>
      </w:pPr>
      <w:r>
        <w:br w:type="page"/>
      </w:r>
    </w:p>
    <w:p w14:paraId="773187CF" w14:textId="2D16E2A6" w:rsidR="00954250" w:rsidRPr="00F61179" w:rsidRDefault="00F61179" w:rsidP="00255D5C">
      <w:pPr>
        <w:pStyle w:val="1"/>
      </w:pPr>
      <w:bookmarkStart w:id="34" w:name="_Toc37445233"/>
      <w:r w:rsidRPr="00F61179">
        <w:lastRenderedPageBreak/>
        <w:t xml:space="preserve">Κεφάλαιο 4: </w:t>
      </w:r>
      <w:r w:rsidR="00954250" w:rsidRPr="00F61179">
        <w:t>Α</w:t>
      </w:r>
      <w:r w:rsidRPr="00F61179">
        <w:t>ποτελέσματα</w:t>
      </w:r>
      <w:bookmarkEnd w:id="34"/>
    </w:p>
    <w:p w14:paraId="423400E4" w14:textId="77777777" w:rsidR="00EF1B46" w:rsidRDefault="00954250" w:rsidP="00255D5C">
      <w:r>
        <w:t>Τα αποτελέσματα μπορεί να είναι με τη μορφή κειμένου, πινάκων, σχημάτων, διαγραμμάτων, συσχετίσεων κτλ.</w:t>
      </w:r>
      <w:r w:rsidR="00EF1B46">
        <w:t>*</w:t>
      </w:r>
      <w:r>
        <w:t xml:space="preserve"> </w:t>
      </w:r>
      <w:r w:rsidR="00EF1B46">
        <w:t xml:space="preserve">Να </w:t>
      </w:r>
      <w:proofErr w:type="spellStart"/>
      <w:r w:rsidR="00EF1B46">
        <w:t>παραθέτ</w:t>
      </w:r>
      <w:r w:rsidR="009D0E75">
        <w:t>ε</w:t>
      </w:r>
      <w:r w:rsidR="00EF1B46">
        <w:t>νται</w:t>
      </w:r>
      <w:proofErr w:type="spellEnd"/>
      <w:r w:rsidR="00EF1B46">
        <w:t xml:space="preserve"> με μία λογική σειρά, είτε θεματική, είτε αξιολογική, είτε ομαδοποίησης (π.χ. οι στατιστικοί πίνακες στην αρχή, έπειτα ο</w:t>
      </w:r>
      <w:r w:rsidR="00A5332E">
        <w:t>ι πίνακες συσχετίσεων και τέλος</w:t>
      </w:r>
      <w:r w:rsidR="00EF1B46">
        <w:t xml:space="preserve"> τα διαγράμματα). </w:t>
      </w:r>
    </w:p>
    <w:p w14:paraId="60130BDC" w14:textId="77777777" w:rsidR="00954250" w:rsidRDefault="00954250" w:rsidP="00255D5C">
      <w:r>
        <w:t>Πρέπει να δοθεί ιδιαίτερη προσοχή στην πληρότητα, την ακρίβεια, την επισήμανση των κύριων αποτελεσμάτων και ιδιαίτερα στην αποφυγή επανάληψης.</w:t>
      </w:r>
      <w:r w:rsidR="00EF1B46">
        <w:t xml:space="preserve"> Στο μέρος αυτό δεν γίνεται καμία συζήτηση επάνω στα συμπεράσματα που βγαίνουν από τα δεδομένα. Αυτό γίνεται στο επόμενο κεφάλαιο (Συζήτηση).</w:t>
      </w:r>
    </w:p>
    <w:p w14:paraId="55BAD960" w14:textId="77777777" w:rsidR="00954250" w:rsidRDefault="00EF1B46" w:rsidP="00255D5C">
      <w:r>
        <w:t>*Δεν παρατίθενται αυτούσ</w:t>
      </w:r>
      <w:r w:rsidR="00A5332E">
        <w:t>ια δεδομένα ή πίνακες δεδομένων, ούτε πίνακες αυτούσιοι από το στατιστικό πακέτο που χρησιμοποιήθηκε για την ανάλυση.</w:t>
      </w:r>
    </w:p>
    <w:p w14:paraId="19F5534E" w14:textId="77777777" w:rsidR="001037AE" w:rsidRDefault="001037AE" w:rsidP="00255D5C">
      <w:pPr>
        <w:spacing w:after="0"/>
        <w:jc w:val="left"/>
        <w:rPr>
          <w:b/>
          <w:bCs/>
          <w:kern w:val="32"/>
          <w:sz w:val="32"/>
          <w:szCs w:val="32"/>
        </w:rPr>
      </w:pPr>
      <w:r>
        <w:br w:type="page"/>
      </w:r>
    </w:p>
    <w:p w14:paraId="45B504CD" w14:textId="6A39918C" w:rsidR="00554281" w:rsidRDefault="001037AE" w:rsidP="00255D5C">
      <w:pPr>
        <w:pStyle w:val="1"/>
      </w:pPr>
      <w:bookmarkStart w:id="35" w:name="_Toc37445234"/>
      <w:r>
        <w:lastRenderedPageBreak/>
        <w:t xml:space="preserve">Κεφάλαιο 5: </w:t>
      </w:r>
      <w:r w:rsidR="00954250">
        <w:t>Σ</w:t>
      </w:r>
      <w:r>
        <w:t>υζήτηση</w:t>
      </w:r>
      <w:bookmarkEnd w:id="35"/>
    </w:p>
    <w:p w14:paraId="4C86179F" w14:textId="77777777" w:rsidR="001D1B4B" w:rsidRDefault="00954250" w:rsidP="00255D5C">
      <w:r>
        <w:t xml:space="preserve">Στη συζήτηση γίνεται </w:t>
      </w:r>
      <w:r w:rsidR="002675C8">
        <w:t xml:space="preserve">αναλυτική </w:t>
      </w:r>
      <w:r>
        <w:t>σύγκριση των αποτελεσμάτων με τα β</w:t>
      </w:r>
      <w:r w:rsidR="00A5332E">
        <w:t xml:space="preserve">ιβλιογραφικά δεδομένα (τοπικά, εθνικά, </w:t>
      </w:r>
      <w:r>
        <w:t>διεθνή) και μέσα από μία κριτική ματιά εξάγονται συμπεράσματα για την επίλυση του προβλήματος.</w:t>
      </w:r>
    </w:p>
    <w:p w14:paraId="5CA26A7F" w14:textId="77777777" w:rsidR="00A5332E" w:rsidRDefault="00A5332E" w:rsidP="00255D5C">
      <w:pPr>
        <w:spacing w:after="0"/>
        <w:jc w:val="left"/>
        <w:rPr>
          <w:b/>
          <w:bCs/>
          <w:kern w:val="32"/>
          <w:sz w:val="32"/>
          <w:szCs w:val="32"/>
        </w:rPr>
      </w:pPr>
      <w:r>
        <w:br w:type="page"/>
      </w:r>
    </w:p>
    <w:p w14:paraId="5DDC7F40" w14:textId="5E911996" w:rsidR="00954250" w:rsidRPr="001037AE" w:rsidRDefault="00554281" w:rsidP="00255D5C">
      <w:pPr>
        <w:pStyle w:val="1"/>
      </w:pPr>
      <w:bookmarkStart w:id="36" w:name="_Toc37445235"/>
      <w:r w:rsidRPr="001037AE">
        <w:lastRenderedPageBreak/>
        <w:t>Σ</w:t>
      </w:r>
      <w:r w:rsidR="001037AE" w:rsidRPr="001037AE">
        <w:t>υμπεράσματα</w:t>
      </w:r>
      <w:bookmarkEnd w:id="36"/>
    </w:p>
    <w:p w14:paraId="6F0A906A" w14:textId="77777777" w:rsidR="00954250" w:rsidRDefault="00A5332E" w:rsidP="00255D5C">
      <w:r>
        <w:t xml:space="preserve">Στο κεφάλαιο αυτό παρατίθενται εν συντομία τα κύρια συμπεράσματα της Εργασίας. </w:t>
      </w:r>
    </w:p>
    <w:p w14:paraId="626E8915" w14:textId="77777777" w:rsidR="001037AE" w:rsidRDefault="001037AE" w:rsidP="00255D5C">
      <w:pPr>
        <w:spacing w:after="0"/>
        <w:jc w:val="left"/>
        <w:rPr>
          <w:b/>
          <w:bCs/>
          <w:kern w:val="32"/>
          <w:sz w:val="32"/>
          <w:szCs w:val="32"/>
        </w:rPr>
      </w:pPr>
      <w:r>
        <w:br w:type="page"/>
      </w:r>
    </w:p>
    <w:p w14:paraId="0F0D4A33" w14:textId="35B456B1" w:rsidR="00954250" w:rsidRDefault="00790C53" w:rsidP="00255D5C">
      <w:pPr>
        <w:pStyle w:val="1"/>
      </w:pPr>
      <w:bookmarkStart w:id="37" w:name="_Toc37445236"/>
      <w:r>
        <w:lastRenderedPageBreak/>
        <w:t xml:space="preserve">Περιορισμοί της </w:t>
      </w:r>
      <w:r w:rsidR="00EF1B46">
        <w:t>Έρευνας</w:t>
      </w:r>
      <w:bookmarkEnd w:id="37"/>
    </w:p>
    <w:p w14:paraId="0BE43DAE" w14:textId="77777777" w:rsidR="00EF3D76" w:rsidRDefault="00A5332E" w:rsidP="00255D5C">
      <w:r>
        <w:t xml:space="preserve">Περιλαμβάνονται </w:t>
      </w:r>
      <w:r w:rsidR="00BD3B1D">
        <w:t>οι αδυναμίες και οι περιορισμοί της μελέτης.</w:t>
      </w:r>
    </w:p>
    <w:p w14:paraId="6F010FDC" w14:textId="77777777" w:rsidR="001037AE" w:rsidRDefault="001037AE" w:rsidP="00255D5C">
      <w:pPr>
        <w:spacing w:after="0"/>
        <w:jc w:val="left"/>
        <w:rPr>
          <w:b/>
          <w:bCs/>
          <w:kern w:val="32"/>
          <w:sz w:val="32"/>
          <w:szCs w:val="32"/>
        </w:rPr>
      </w:pPr>
      <w:r>
        <w:br w:type="page"/>
      </w:r>
    </w:p>
    <w:p w14:paraId="5B617F8E" w14:textId="458DE117" w:rsidR="00954250" w:rsidRPr="00F01650" w:rsidRDefault="00790C53" w:rsidP="00255D5C">
      <w:pPr>
        <w:pStyle w:val="1"/>
      </w:pPr>
      <w:bookmarkStart w:id="38" w:name="_Toc37445237"/>
      <w:r w:rsidRPr="00F01650">
        <w:lastRenderedPageBreak/>
        <w:t>Προτ</w:t>
      </w:r>
      <w:r>
        <w:t>ά</w:t>
      </w:r>
      <w:r w:rsidRPr="00F01650">
        <w:t>σεις</w:t>
      </w:r>
      <w:r>
        <w:t xml:space="preserve"> για </w:t>
      </w:r>
      <w:r w:rsidR="00EF1B46">
        <w:t>Μελλοντική</w:t>
      </w:r>
      <w:r>
        <w:t xml:space="preserve"> </w:t>
      </w:r>
      <w:r w:rsidR="00EF1B46">
        <w:t>Έρευνα</w:t>
      </w:r>
      <w:bookmarkEnd w:id="38"/>
    </w:p>
    <w:p w14:paraId="46674998" w14:textId="77777777" w:rsidR="00954250" w:rsidRDefault="00445A5D" w:rsidP="00255D5C">
      <w:r>
        <w:t>Περιλαμβάνονται</w:t>
      </w:r>
      <w:r w:rsidR="00954250" w:rsidRPr="00F01650">
        <w:t xml:space="preserve"> προτάσεις για τη διαιτητική πρακτική, τη διδασκαλία ή την περαιτέρω διερεύνηση του προβλήματος.</w:t>
      </w:r>
    </w:p>
    <w:p w14:paraId="67C158B4" w14:textId="77777777" w:rsidR="00C2393D" w:rsidRPr="00C2393D" w:rsidRDefault="006449E0" w:rsidP="00255D5C">
      <w:pPr>
        <w:pStyle w:val="1"/>
      </w:pPr>
      <w:r w:rsidRPr="00CA7500">
        <w:br w:type="page"/>
      </w:r>
      <w:bookmarkStart w:id="39" w:name="_Toc455680250"/>
    </w:p>
    <w:p w14:paraId="7F74DEC8" w14:textId="6E2F592E" w:rsidR="000A56D8" w:rsidRPr="00814093" w:rsidRDefault="00790C53" w:rsidP="00255D5C">
      <w:pPr>
        <w:pStyle w:val="1"/>
      </w:pPr>
      <w:bookmarkStart w:id="40" w:name="_Toc455671496"/>
      <w:bookmarkStart w:id="41" w:name="_Toc455674542"/>
      <w:bookmarkStart w:id="42" w:name="_Toc455680251"/>
      <w:bookmarkStart w:id="43" w:name="_Toc37445238"/>
      <w:bookmarkEnd w:id="39"/>
      <w:r w:rsidRPr="00814093">
        <w:lastRenderedPageBreak/>
        <w:t>Β</w:t>
      </w:r>
      <w:bookmarkEnd w:id="40"/>
      <w:bookmarkEnd w:id="41"/>
      <w:bookmarkEnd w:id="42"/>
      <w:r w:rsidR="001037AE">
        <w:t>ιβλιογραφία</w:t>
      </w:r>
      <w:bookmarkEnd w:id="43"/>
    </w:p>
    <w:p w14:paraId="66BF6E3F" w14:textId="77777777" w:rsidR="001037AE" w:rsidRPr="00F01650" w:rsidRDefault="001037AE" w:rsidP="00255D5C">
      <w:pPr>
        <w:rPr>
          <w:b/>
          <w:bCs/>
        </w:rPr>
      </w:pPr>
      <w:bookmarkStart w:id="44" w:name="_Hlk516422220"/>
      <w:r w:rsidRPr="00F01650">
        <w:rPr>
          <w:b/>
          <w:bCs/>
          <w:u w:val="single"/>
        </w:rPr>
        <w:t>Κρίσιμη παρατήρηση</w:t>
      </w:r>
      <w:r w:rsidRPr="00F01650">
        <w:rPr>
          <w:b/>
          <w:bCs/>
        </w:rPr>
        <w:t xml:space="preserve">: </w:t>
      </w:r>
      <w:r w:rsidRPr="00F01650">
        <w:t xml:space="preserve">Ιδιαίτερη προσοχή πρέπει να δοθεί στην τεκμηρίωση </w:t>
      </w:r>
      <w:r>
        <w:t xml:space="preserve">όλου </w:t>
      </w:r>
      <w:r w:rsidRPr="00F01650">
        <w:t xml:space="preserve">του </w:t>
      </w:r>
      <w:r>
        <w:t xml:space="preserve">παραπάνω </w:t>
      </w:r>
      <w:r w:rsidRPr="00F01650">
        <w:t xml:space="preserve">κειμένου με βιβλιογραφικές παραπομπές που ακολουθούν τις σχετικές οδηγίες. Όπου δεν υπάρχει παραπομπή θεωρείται ότι το κείμενο ανήκει στους </w:t>
      </w:r>
      <w:r>
        <w:t>φοιτητ</w:t>
      </w:r>
      <w:r w:rsidRPr="00F01650">
        <w:t xml:space="preserve">ές. </w:t>
      </w:r>
      <w:r>
        <w:rPr>
          <w:b/>
        </w:rPr>
        <w:t xml:space="preserve">Δεν </w:t>
      </w:r>
      <w:proofErr w:type="spellStart"/>
      <w:r>
        <w:rPr>
          <w:b/>
        </w:rPr>
        <w:t>επιτρέπετει</w:t>
      </w:r>
      <w:proofErr w:type="spellEnd"/>
      <w:r w:rsidRPr="00F01650">
        <w:rPr>
          <w:b/>
        </w:rPr>
        <w:t xml:space="preserve"> η χρήση προτάσεων ή δεδομένων από άλλες εργασίες, χωρίς αυτές να αναφέρονται</w:t>
      </w:r>
      <w:r w:rsidRPr="00F01650">
        <w:t xml:space="preserve">. Αναφορά πρέπει να γίνεται σε κάθε παράγραφο που χρησιμοποιείται </w:t>
      </w:r>
      <w:r>
        <w:t>κείμενο από άλλο άρθρο</w:t>
      </w:r>
      <w:r w:rsidRPr="00F01650">
        <w:t>, ακόμη και αν πρόκειται για το ίδιο άρθρο κάθε φορά.</w:t>
      </w:r>
    </w:p>
    <w:bookmarkEnd w:id="44"/>
    <w:p w14:paraId="4F7E1556" w14:textId="77777777" w:rsidR="001037AE" w:rsidRDefault="001037AE" w:rsidP="00255D5C">
      <w:pPr>
        <w:rPr>
          <w:i/>
        </w:rPr>
      </w:pPr>
    </w:p>
    <w:p w14:paraId="4193A65A" w14:textId="7A3E9F9C" w:rsidR="00AF12CD" w:rsidRDefault="00AF12CD" w:rsidP="00255D5C">
      <w:pPr>
        <w:rPr>
          <w:i/>
        </w:rPr>
      </w:pPr>
      <w:r w:rsidRPr="00AF12CD">
        <w:rPr>
          <w:i/>
        </w:rPr>
        <w:t>Ξενόγλωσση Βιβλιογραφία</w:t>
      </w:r>
    </w:p>
    <w:p w14:paraId="5861A2BC" w14:textId="77777777" w:rsidR="00AF12CD" w:rsidRPr="00C83D0D" w:rsidRDefault="00AF12CD" w:rsidP="00255D5C">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Pr="00AF12CD">
        <w:rPr>
          <w:noProof/>
        </w:rPr>
        <w:t xml:space="preserve">Kathleen L, Sylvia Escott-Stum. </w:t>
      </w:r>
      <w:r w:rsidRPr="00C83D0D">
        <w:rPr>
          <w:noProof/>
          <w:lang w:val="en-US"/>
        </w:rPr>
        <w:t xml:space="preserve">2008. Krause’s, Food and Nutrition Therapy </w:t>
      </w:r>
      <w:r w:rsidRPr="00C83D0D">
        <w:rPr>
          <w:i/>
          <w:iCs/>
          <w:noProof/>
          <w:lang w:val="en-US"/>
        </w:rPr>
        <w:t>Nutrition and Dietetics</w:t>
      </w:r>
      <w:r w:rsidRPr="00C83D0D">
        <w:rPr>
          <w:noProof/>
          <w:lang w:val="en-US"/>
        </w:rPr>
        <w:t>.</w:t>
      </w:r>
    </w:p>
    <w:p w14:paraId="34ACF08C" w14:textId="77777777" w:rsidR="00AF12CD" w:rsidRPr="00AF12CD" w:rsidRDefault="00AF12CD" w:rsidP="00255D5C">
      <w:pPr>
        <w:widowControl w:val="0"/>
        <w:autoSpaceDE w:val="0"/>
        <w:autoSpaceDN w:val="0"/>
        <w:adjustRightInd w:val="0"/>
        <w:ind w:left="480" w:hanging="480"/>
        <w:rPr>
          <w:noProof/>
        </w:rPr>
      </w:pPr>
      <w:r w:rsidRPr="00C83D0D">
        <w:rPr>
          <w:noProof/>
          <w:lang w:val="en-US"/>
        </w:rPr>
        <w:t xml:space="preserve">Trichopoulou, A., C. Bamia, and D. Trichopoulos. 2005. “Mediterranean Diet and Survival Among Patients With Coronary Heart Disease in Greece.” </w:t>
      </w:r>
      <w:r w:rsidRPr="00AF12CD">
        <w:rPr>
          <w:i/>
          <w:iCs/>
          <w:noProof/>
        </w:rPr>
        <w:t>Arch Intern Med</w:t>
      </w:r>
      <w:r w:rsidRPr="00AF12CD">
        <w:rPr>
          <w:noProof/>
        </w:rPr>
        <w:t xml:space="preserve"> 165: 929–35.</w:t>
      </w:r>
    </w:p>
    <w:p w14:paraId="1263F56A" w14:textId="3EEED3CC" w:rsidR="00AF12CD" w:rsidRDefault="00AF12CD" w:rsidP="00255D5C">
      <w:pPr>
        <w:widowControl w:val="0"/>
        <w:autoSpaceDE w:val="0"/>
        <w:autoSpaceDN w:val="0"/>
        <w:adjustRightInd w:val="0"/>
        <w:ind w:left="480" w:hanging="480"/>
      </w:pPr>
      <w:r>
        <w:fldChar w:fldCharType="end"/>
      </w:r>
    </w:p>
    <w:p w14:paraId="1FCA90B1" w14:textId="77777777" w:rsidR="00AF12CD" w:rsidRDefault="00AF12CD" w:rsidP="00255D5C">
      <w:pPr>
        <w:rPr>
          <w:i/>
        </w:rPr>
      </w:pPr>
      <w:r w:rsidRPr="00AF12CD">
        <w:rPr>
          <w:i/>
        </w:rPr>
        <w:t>Ελληνική Βιβλιογραφία</w:t>
      </w:r>
    </w:p>
    <w:p w14:paraId="391D9E15" w14:textId="77777777" w:rsidR="00084610" w:rsidRPr="00AF12CD" w:rsidRDefault="00084610" w:rsidP="00255D5C">
      <w:pPr>
        <w:widowControl w:val="0"/>
        <w:autoSpaceDE w:val="0"/>
        <w:autoSpaceDN w:val="0"/>
        <w:adjustRightInd w:val="0"/>
        <w:ind w:left="480" w:hanging="480"/>
        <w:rPr>
          <w:noProof/>
        </w:rPr>
      </w:pPr>
      <w:r w:rsidRPr="00AF12CD">
        <w:rPr>
          <w:noProof/>
        </w:rPr>
        <w:t xml:space="preserve">Τριχοπούλου, Α. 2010. “Άρθρο Σύνταξης, Μεσογειακή Διατροφή, Παραδοσιακά Μεσογειακά Τρόφιμα Και Υγεία.” </w:t>
      </w:r>
      <w:r w:rsidRPr="00AF12CD">
        <w:rPr>
          <w:i/>
          <w:iCs/>
          <w:noProof/>
        </w:rPr>
        <w:t>ΕΛΛΗΝΙΚΗ ΕΠΙΘΕΩΡΗΣΗ ∆ΙΑΙΤΟΛΟΓΙΑΣ-∆ΙΑΤΡΟΦΗΣ</w:t>
      </w:r>
      <w:r w:rsidRPr="00AF12CD">
        <w:rPr>
          <w:noProof/>
        </w:rPr>
        <w:t xml:space="preserve"> 1(1): 13–15.</w:t>
      </w:r>
    </w:p>
    <w:p w14:paraId="404665EB" w14:textId="77777777" w:rsidR="00314E48" w:rsidRPr="00AF12CD" w:rsidRDefault="006329AA" w:rsidP="00255D5C">
      <w:r w:rsidRPr="00AF12CD">
        <w:br w:type="page"/>
      </w:r>
    </w:p>
    <w:p w14:paraId="67C0BD7D" w14:textId="77777777" w:rsidR="000A56D8" w:rsidRPr="00814093" w:rsidRDefault="000A56D8" w:rsidP="00255D5C">
      <w:pPr>
        <w:pStyle w:val="11"/>
      </w:pPr>
      <w:bookmarkStart w:id="45" w:name="_Toc455680252"/>
      <w:bookmarkStart w:id="46" w:name="_Toc37445239"/>
      <w:r w:rsidRPr="00814093">
        <w:lastRenderedPageBreak/>
        <w:t>Παράρτημα Α: «τίτλος παραρτήματος»</w:t>
      </w:r>
      <w:bookmarkEnd w:id="45"/>
      <w:bookmarkEnd w:id="46"/>
    </w:p>
    <w:p w14:paraId="68324B6F" w14:textId="77777777" w:rsidR="000A56D8" w:rsidRPr="00CA7500" w:rsidRDefault="00A17EE7" w:rsidP="00255D5C">
      <w:r w:rsidRPr="00CA7500">
        <w:t>Ακολουθεί, σ</w:t>
      </w:r>
      <w:r w:rsidR="0011471C">
        <w:t xml:space="preserve">ε νέα σελίδα, το παράρτημα της </w:t>
      </w:r>
      <w:r w:rsidRPr="00CA7500">
        <w:t>Ε</w:t>
      </w:r>
      <w:r w:rsidR="0011471C">
        <w:t>ργασίας</w:t>
      </w:r>
      <w:r w:rsidRPr="00CA7500">
        <w:t xml:space="preserve">. </w:t>
      </w:r>
    </w:p>
    <w:p w14:paraId="6C84D828" w14:textId="77777777" w:rsidR="006329AA" w:rsidRPr="00CA7500" w:rsidRDefault="00DF017B" w:rsidP="00255D5C">
      <w:r>
        <w:t>Στα παραρτήματα παρατίθενται όλα εκείνα τα στοιχεία, τα οποία δεν μπορούν να μπουν στα υπόλοιπα κεφάλαια της πτυχιακής, π.χ. ερωτηματολόγια, αναλυτικά πρωτόκολλ</w:t>
      </w:r>
      <w:r w:rsidR="00A55752">
        <w:t>α, μεθοδολογίες που χρησιμοποιήθηκαν</w:t>
      </w:r>
      <w:r>
        <w:t>, πρότυπο επιστολών που στάλθηκαν κλπ.</w:t>
      </w:r>
    </w:p>
    <w:p w14:paraId="3301969D" w14:textId="77777777" w:rsidR="006329AA" w:rsidRPr="00CA7500" w:rsidRDefault="006329AA" w:rsidP="00255D5C">
      <w:r w:rsidRPr="00CA7500">
        <w:br w:type="page"/>
      </w:r>
    </w:p>
    <w:p w14:paraId="5EFBD1C3" w14:textId="77777777" w:rsidR="006329AA" w:rsidRPr="00814093" w:rsidRDefault="006329AA" w:rsidP="00255D5C">
      <w:pPr>
        <w:pStyle w:val="11"/>
      </w:pPr>
      <w:bookmarkStart w:id="47" w:name="_Toc455680253"/>
      <w:bookmarkStart w:id="48" w:name="_Toc37445240"/>
      <w:r w:rsidRPr="00814093">
        <w:lastRenderedPageBreak/>
        <w:t>Παράρτημα Β: «τίτλος παραρτήματος»</w:t>
      </w:r>
      <w:bookmarkEnd w:id="47"/>
      <w:bookmarkEnd w:id="48"/>
    </w:p>
    <w:p w14:paraId="7DAAFFAD" w14:textId="77777777" w:rsidR="006329AA" w:rsidRPr="00CA7500" w:rsidRDefault="006329AA" w:rsidP="00255D5C">
      <w:r w:rsidRPr="00CA7500">
        <w:t>Ακόμα ένα παράρτημα, σε</w:t>
      </w:r>
      <w:r w:rsidR="00A55752">
        <w:t xml:space="preserve"> περίπτωση που κριθεί αναγκαίο.</w:t>
      </w:r>
    </w:p>
    <w:p w14:paraId="7F1AE188" w14:textId="77777777" w:rsidR="006329AA" w:rsidRPr="00CA7500" w:rsidRDefault="006329AA" w:rsidP="00255D5C">
      <w:r w:rsidRPr="00CA7500">
        <w:br w:type="page"/>
      </w:r>
    </w:p>
    <w:p w14:paraId="044CC90C" w14:textId="77777777" w:rsidR="003255D4" w:rsidRPr="00721A29" w:rsidRDefault="003255D4" w:rsidP="00255D5C">
      <w:pPr>
        <w:ind w:left="360"/>
        <w:jc w:val="center"/>
        <w:rPr>
          <w:b/>
          <w:bCs/>
          <w:sz w:val="28"/>
          <w:szCs w:val="28"/>
        </w:rPr>
      </w:pPr>
      <w:r w:rsidRPr="00721A29">
        <w:rPr>
          <w:b/>
          <w:bCs/>
          <w:sz w:val="28"/>
          <w:szCs w:val="28"/>
        </w:rPr>
        <w:lastRenderedPageBreak/>
        <w:t>Προδιαγραφές εντύπου</w:t>
      </w:r>
    </w:p>
    <w:p w14:paraId="10C97BC6" w14:textId="77777777" w:rsidR="003255D4" w:rsidRPr="003255D4" w:rsidRDefault="003255D4" w:rsidP="00255D5C">
      <w:pPr>
        <w:rPr>
          <w:sz w:val="20"/>
          <w:szCs w:val="28"/>
        </w:rPr>
      </w:pPr>
      <w:bookmarkStart w:id="49" w:name="_Toc458166044"/>
    </w:p>
    <w:p w14:paraId="1C9E0711" w14:textId="77777777" w:rsidR="003255D4" w:rsidRPr="003255D4" w:rsidRDefault="003255D4" w:rsidP="00255D5C">
      <w:pPr>
        <w:rPr>
          <w:b/>
          <w:sz w:val="20"/>
          <w:szCs w:val="28"/>
        </w:rPr>
      </w:pPr>
      <w:r w:rsidRPr="003255D4">
        <w:rPr>
          <w:b/>
          <w:sz w:val="20"/>
          <w:szCs w:val="28"/>
        </w:rPr>
        <w:t>Προδιαγραφές κειμένου</w:t>
      </w:r>
    </w:p>
    <w:p w14:paraId="7581CA20" w14:textId="77777777" w:rsidR="003255D4" w:rsidRPr="00C83D0D" w:rsidRDefault="003255D4" w:rsidP="00255D5C">
      <w:pPr>
        <w:rPr>
          <w:b/>
          <w:sz w:val="20"/>
          <w:szCs w:val="28"/>
        </w:rPr>
      </w:pPr>
      <w:r w:rsidRPr="00C83D0D">
        <w:rPr>
          <w:b/>
          <w:sz w:val="20"/>
          <w:szCs w:val="28"/>
        </w:rPr>
        <w:t>Μορφοποίηση σελίδων</w:t>
      </w:r>
    </w:p>
    <w:p w14:paraId="0F341B40" w14:textId="77777777" w:rsidR="003255D4" w:rsidRPr="003255D4" w:rsidRDefault="003255D4" w:rsidP="00255D5C">
      <w:pPr>
        <w:numPr>
          <w:ilvl w:val="0"/>
          <w:numId w:val="27"/>
        </w:numPr>
        <w:rPr>
          <w:sz w:val="20"/>
          <w:szCs w:val="28"/>
        </w:rPr>
      </w:pPr>
      <w:r w:rsidRPr="003255D4">
        <w:rPr>
          <w:sz w:val="20"/>
          <w:szCs w:val="28"/>
        </w:rPr>
        <w:t xml:space="preserve">Δεξιό περιθώριο: 2,5 </w:t>
      </w:r>
      <w:proofErr w:type="spellStart"/>
      <w:r w:rsidRPr="003255D4">
        <w:rPr>
          <w:sz w:val="20"/>
          <w:szCs w:val="28"/>
        </w:rPr>
        <w:t>cm</w:t>
      </w:r>
      <w:proofErr w:type="spellEnd"/>
    </w:p>
    <w:p w14:paraId="5D060FD5" w14:textId="77777777" w:rsidR="003255D4" w:rsidRPr="003255D4" w:rsidRDefault="003255D4" w:rsidP="00255D5C">
      <w:pPr>
        <w:numPr>
          <w:ilvl w:val="0"/>
          <w:numId w:val="27"/>
        </w:numPr>
        <w:rPr>
          <w:sz w:val="20"/>
          <w:szCs w:val="28"/>
        </w:rPr>
      </w:pPr>
      <w:r w:rsidRPr="003255D4">
        <w:rPr>
          <w:sz w:val="20"/>
          <w:szCs w:val="28"/>
        </w:rPr>
        <w:t xml:space="preserve">Αριστερό περιθώριο: 3 </w:t>
      </w:r>
      <w:proofErr w:type="spellStart"/>
      <w:r w:rsidRPr="003255D4">
        <w:rPr>
          <w:sz w:val="20"/>
          <w:szCs w:val="28"/>
        </w:rPr>
        <w:t>cm</w:t>
      </w:r>
      <w:proofErr w:type="spellEnd"/>
    </w:p>
    <w:p w14:paraId="4C9A5750" w14:textId="77777777" w:rsidR="003255D4" w:rsidRPr="003255D4" w:rsidRDefault="003255D4" w:rsidP="00255D5C">
      <w:pPr>
        <w:numPr>
          <w:ilvl w:val="0"/>
          <w:numId w:val="27"/>
        </w:numPr>
        <w:rPr>
          <w:sz w:val="20"/>
          <w:szCs w:val="28"/>
        </w:rPr>
      </w:pPr>
      <w:r w:rsidRPr="003255D4">
        <w:rPr>
          <w:sz w:val="20"/>
          <w:szCs w:val="28"/>
        </w:rPr>
        <w:t xml:space="preserve">Επάνω περιθώριο: 2,5 </w:t>
      </w:r>
      <w:proofErr w:type="spellStart"/>
      <w:r w:rsidRPr="003255D4">
        <w:rPr>
          <w:sz w:val="20"/>
          <w:szCs w:val="28"/>
        </w:rPr>
        <w:t>cm</w:t>
      </w:r>
      <w:proofErr w:type="spellEnd"/>
    </w:p>
    <w:p w14:paraId="58147858" w14:textId="77777777" w:rsidR="003255D4" w:rsidRPr="003255D4" w:rsidRDefault="003255D4" w:rsidP="00255D5C">
      <w:pPr>
        <w:numPr>
          <w:ilvl w:val="0"/>
          <w:numId w:val="27"/>
        </w:numPr>
        <w:rPr>
          <w:sz w:val="20"/>
          <w:szCs w:val="28"/>
        </w:rPr>
      </w:pPr>
      <w:r w:rsidRPr="003255D4">
        <w:rPr>
          <w:sz w:val="20"/>
          <w:szCs w:val="28"/>
        </w:rPr>
        <w:t xml:space="preserve">Κάτω περιθώριο:  2,5 </w:t>
      </w:r>
      <w:proofErr w:type="spellStart"/>
      <w:r w:rsidRPr="003255D4">
        <w:rPr>
          <w:sz w:val="20"/>
          <w:szCs w:val="28"/>
        </w:rPr>
        <w:t>cm</w:t>
      </w:r>
      <w:proofErr w:type="spellEnd"/>
    </w:p>
    <w:p w14:paraId="2459B178" w14:textId="77777777" w:rsidR="003255D4" w:rsidRPr="003255D4" w:rsidRDefault="003255D4" w:rsidP="00255D5C">
      <w:pPr>
        <w:rPr>
          <w:sz w:val="20"/>
          <w:szCs w:val="28"/>
        </w:rPr>
      </w:pPr>
    </w:p>
    <w:p w14:paraId="1FFA18D8" w14:textId="77777777" w:rsidR="003255D4" w:rsidRPr="003255D4" w:rsidRDefault="003255D4" w:rsidP="00255D5C">
      <w:pPr>
        <w:rPr>
          <w:b/>
          <w:sz w:val="20"/>
          <w:szCs w:val="28"/>
          <w:lang w:val="en-US"/>
        </w:rPr>
      </w:pPr>
      <w:proofErr w:type="spellStart"/>
      <w:r w:rsidRPr="003255D4">
        <w:rPr>
          <w:b/>
          <w:sz w:val="20"/>
          <w:szCs w:val="28"/>
          <w:lang w:val="en-US"/>
        </w:rPr>
        <w:t>Μορφο</w:t>
      </w:r>
      <w:proofErr w:type="spellEnd"/>
      <w:r w:rsidRPr="003255D4">
        <w:rPr>
          <w:b/>
          <w:sz w:val="20"/>
          <w:szCs w:val="28"/>
          <w:lang w:val="en-US"/>
        </w:rPr>
        <w:t>ποίηση επ</w:t>
      </w:r>
      <w:proofErr w:type="spellStart"/>
      <w:r w:rsidRPr="003255D4">
        <w:rPr>
          <w:b/>
          <w:sz w:val="20"/>
          <w:szCs w:val="28"/>
          <w:lang w:val="en-US"/>
        </w:rPr>
        <w:t>ικεφ</w:t>
      </w:r>
      <w:proofErr w:type="spellEnd"/>
      <w:r w:rsidRPr="003255D4">
        <w:rPr>
          <w:b/>
          <w:sz w:val="20"/>
          <w:szCs w:val="28"/>
          <w:lang w:val="en-US"/>
        </w:rPr>
        <w:t>αλίδων</w:t>
      </w:r>
    </w:p>
    <w:p w14:paraId="5897DE8C" w14:textId="77777777" w:rsidR="003255D4" w:rsidRPr="003255D4" w:rsidRDefault="003255D4" w:rsidP="00255D5C">
      <w:pPr>
        <w:rPr>
          <w:b/>
          <w:sz w:val="20"/>
          <w:szCs w:val="28"/>
          <w:lang w:val="en-US"/>
        </w:rPr>
      </w:pPr>
    </w:p>
    <w:p w14:paraId="55419705" w14:textId="77777777" w:rsidR="003255D4" w:rsidRPr="003255D4" w:rsidRDefault="003255D4" w:rsidP="00255D5C">
      <w:pPr>
        <w:rPr>
          <w:b/>
          <w:i/>
          <w:iCs/>
          <w:sz w:val="20"/>
          <w:szCs w:val="28"/>
        </w:rPr>
      </w:pPr>
      <w:r w:rsidRPr="003255D4">
        <w:rPr>
          <w:b/>
          <w:i/>
          <w:iCs/>
          <w:sz w:val="20"/>
          <w:szCs w:val="28"/>
        </w:rPr>
        <w:t>Για τίτλους κεφαλαίων</w:t>
      </w:r>
    </w:p>
    <w:p w14:paraId="504B85D0" w14:textId="77777777" w:rsidR="003255D4" w:rsidRPr="003255D4" w:rsidRDefault="003255D4" w:rsidP="00255D5C">
      <w:pPr>
        <w:numPr>
          <w:ilvl w:val="0"/>
          <w:numId w:val="32"/>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7C596516" w14:textId="77777777" w:rsidR="003255D4" w:rsidRPr="003255D4" w:rsidRDefault="003255D4" w:rsidP="00255D5C">
      <w:pPr>
        <w:numPr>
          <w:ilvl w:val="0"/>
          <w:numId w:val="32"/>
        </w:numPr>
        <w:rPr>
          <w:sz w:val="20"/>
          <w:szCs w:val="28"/>
        </w:rPr>
      </w:pPr>
      <w:r w:rsidRPr="003255D4">
        <w:rPr>
          <w:sz w:val="20"/>
          <w:szCs w:val="28"/>
        </w:rPr>
        <w:t>Μέγεθος γραμματοσειράς: 16pt</w:t>
      </w:r>
    </w:p>
    <w:p w14:paraId="0C87E5BF" w14:textId="77777777" w:rsidR="003255D4" w:rsidRPr="003255D4" w:rsidRDefault="003255D4" w:rsidP="00255D5C">
      <w:pPr>
        <w:numPr>
          <w:ilvl w:val="0"/>
          <w:numId w:val="32"/>
        </w:numPr>
        <w:rPr>
          <w:sz w:val="20"/>
          <w:szCs w:val="28"/>
        </w:rPr>
      </w:pPr>
      <w:r w:rsidRPr="003255D4">
        <w:rPr>
          <w:sz w:val="20"/>
          <w:szCs w:val="28"/>
        </w:rPr>
        <w:t>Στυλ: Έντονο</w:t>
      </w:r>
    </w:p>
    <w:p w14:paraId="54858177" w14:textId="77777777" w:rsidR="003255D4" w:rsidRPr="003255D4" w:rsidRDefault="003255D4" w:rsidP="00255D5C">
      <w:pPr>
        <w:numPr>
          <w:ilvl w:val="0"/>
          <w:numId w:val="32"/>
        </w:numPr>
        <w:rPr>
          <w:sz w:val="20"/>
          <w:szCs w:val="28"/>
        </w:rPr>
      </w:pPr>
      <w:r w:rsidRPr="003255D4">
        <w:rPr>
          <w:sz w:val="20"/>
          <w:szCs w:val="28"/>
        </w:rPr>
        <w:t>Στοίχιση: Αριστερή</w:t>
      </w:r>
    </w:p>
    <w:p w14:paraId="20C48B19" w14:textId="77777777" w:rsidR="003255D4" w:rsidRPr="003255D4" w:rsidRDefault="003255D4" w:rsidP="00255D5C">
      <w:pPr>
        <w:numPr>
          <w:ilvl w:val="0"/>
          <w:numId w:val="32"/>
        </w:numPr>
        <w:rPr>
          <w:sz w:val="20"/>
          <w:szCs w:val="28"/>
        </w:rPr>
      </w:pPr>
      <w:r w:rsidRPr="003255D4">
        <w:rPr>
          <w:sz w:val="20"/>
          <w:szCs w:val="28"/>
        </w:rPr>
        <w:t>Απόσταση πριν 0pt και μετά 18pt</w:t>
      </w:r>
    </w:p>
    <w:p w14:paraId="2F1901E5" w14:textId="77777777" w:rsidR="003255D4" w:rsidRPr="003255D4" w:rsidRDefault="003255D4" w:rsidP="00255D5C">
      <w:pPr>
        <w:numPr>
          <w:ilvl w:val="0"/>
          <w:numId w:val="32"/>
        </w:numPr>
        <w:rPr>
          <w:sz w:val="20"/>
          <w:szCs w:val="28"/>
        </w:rPr>
      </w:pPr>
      <w:r w:rsidRPr="003255D4">
        <w:rPr>
          <w:sz w:val="20"/>
          <w:szCs w:val="28"/>
        </w:rPr>
        <w:t>Αρίθμηση: 1, 2, κοκ</w:t>
      </w:r>
    </w:p>
    <w:p w14:paraId="6D6A706D" w14:textId="77777777" w:rsidR="003255D4" w:rsidRPr="003255D4" w:rsidRDefault="003255D4" w:rsidP="00255D5C">
      <w:pPr>
        <w:rPr>
          <w:sz w:val="20"/>
          <w:szCs w:val="28"/>
        </w:rPr>
      </w:pPr>
    </w:p>
    <w:p w14:paraId="2767F551" w14:textId="77777777" w:rsidR="003255D4" w:rsidRPr="003255D4" w:rsidRDefault="003255D4" w:rsidP="00255D5C">
      <w:pPr>
        <w:rPr>
          <w:b/>
          <w:i/>
          <w:iCs/>
          <w:sz w:val="20"/>
          <w:szCs w:val="28"/>
        </w:rPr>
      </w:pPr>
      <w:r w:rsidRPr="003255D4">
        <w:rPr>
          <w:b/>
          <w:i/>
          <w:iCs/>
          <w:sz w:val="20"/>
          <w:szCs w:val="28"/>
        </w:rPr>
        <w:t>Για τίτλους ενοτήτων</w:t>
      </w:r>
    </w:p>
    <w:p w14:paraId="5A3AF7AB" w14:textId="77777777" w:rsidR="003255D4" w:rsidRPr="003255D4" w:rsidRDefault="003255D4" w:rsidP="00255D5C">
      <w:pPr>
        <w:numPr>
          <w:ilvl w:val="0"/>
          <w:numId w:val="36"/>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233C53C2" w14:textId="77777777" w:rsidR="003255D4" w:rsidRPr="003255D4" w:rsidRDefault="003255D4" w:rsidP="00255D5C">
      <w:pPr>
        <w:numPr>
          <w:ilvl w:val="0"/>
          <w:numId w:val="36"/>
        </w:numPr>
        <w:rPr>
          <w:sz w:val="20"/>
          <w:szCs w:val="28"/>
        </w:rPr>
      </w:pPr>
      <w:r w:rsidRPr="003255D4">
        <w:rPr>
          <w:sz w:val="20"/>
          <w:szCs w:val="28"/>
        </w:rPr>
        <w:t>Μέγεθος γραμματοσειράς: 14pt</w:t>
      </w:r>
    </w:p>
    <w:p w14:paraId="5C65FDE2" w14:textId="77777777" w:rsidR="003255D4" w:rsidRPr="003255D4" w:rsidRDefault="003255D4" w:rsidP="00255D5C">
      <w:pPr>
        <w:numPr>
          <w:ilvl w:val="0"/>
          <w:numId w:val="36"/>
        </w:numPr>
        <w:rPr>
          <w:sz w:val="20"/>
          <w:szCs w:val="28"/>
        </w:rPr>
      </w:pPr>
      <w:r w:rsidRPr="003255D4">
        <w:rPr>
          <w:sz w:val="20"/>
          <w:szCs w:val="28"/>
        </w:rPr>
        <w:t>Στυλ: Έντονο</w:t>
      </w:r>
      <w:bookmarkStart w:id="50" w:name="_Toc515902629"/>
      <w:bookmarkEnd w:id="49"/>
      <w:bookmarkEnd w:id="50"/>
    </w:p>
    <w:p w14:paraId="4FC9C116" w14:textId="77777777" w:rsidR="003255D4" w:rsidRPr="003255D4" w:rsidRDefault="003255D4" w:rsidP="00255D5C">
      <w:pPr>
        <w:numPr>
          <w:ilvl w:val="0"/>
          <w:numId w:val="36"/>
        </w:numPr>
        <w:rPr>
          <w:sz w:val="20"/>
          <w:szCs w:val="28"/>
        </w:rPr>
      </w:pPr>
      <w:r w:rsidRPr="003255D4">
        <w:rPr>
          <w:sz w:val="20"/>
          <w:szCs w:val="28"/>
        </w:rPr>
        <w:t>Στοίχιση: Αριστερή</w:t>
      </w:r>
    </w:p>
    <w:p w14:paraId="0A0137BF" w14:textId="77777777" w:rsidR="003255D4" w:rsidRPr="003255D4" w:rsidRDefault="003255D4" w:rsidP="00255D5C">
      <w:pPr>
        <w:numPr>
          <w:ilvl w:val="0"/>
          <w:numId w:val="36"/>
        </w:numPr>
        <w:rPr>
          <w:sz w:val="20"/>
          <w:szCs w:val="28"/>
        </w:rPr>
      </w:pPr>
      <w:r w:rsidRPr="003255D4">
        <w:rPr>
          <w:sz w:val="20"/>
          <w:szCs w:val="28"/>
        </w:rPr>
        <w:t>Απόσταση πριν 0pt και μετά 12pt</w:t>
      </w:r>
    </w:p>
    <w:p w14:paraId="6BC44A30" w14:textId="77777777" w:rsidR="003255D4" w:rsidRPr="003255D4" w:rsidRDefault="003255D4" w:rsidP="00255D5C">
      <w:pPr>
        <w:numPr>
          <w:ilvl w:val="0"/>
          <w:numId w:val="36"/>
        </w:numPr>
        <w:rPr>
          <w:sz w:val="20"/>
          <w:szCs w:val="28"/>
        </w:rPr>
      </w:pPr>
      <w:r w:rsidRPr="003255D4">
        <w:rPr>
          <w:sz w:val="20"/>
          <w:szCs w:val="28"/>
        </w:rPr>
        <w:t>Αρίθμηση: 1.1, 1.2, κοκ</w:t>
      </w:r>
    </w:p>
    <w:p w14:paraId="645F0F4B" w14:textId="77777777" w:rsidR="003255D4" w:rsidRPr="003255D4" w:rsidRDefault="003255D4" w:rsidP="00255D5C">
      <w:pPr>
        <w:rPr>
          <w:sz w:val="20"/>
          <w:szCs w:val="28"/>
        </w:rPr>
      </w:pPr>
    </w:p>
    <w:p w14:paraId="2DDA93D4" w14:textId="77777777" w:rsidR="003255D4" w:rsidRPr="003255D4" w:rsidRDefault="003255D4" w:rsidP="00255D5C">
      <w:pPr>
        <w:rPr>
          <w:b/>
          <w:i/>
          <w:iCs/>
          <w:sz w:val="20"/>
          <w:szCs w:val="28"/>
        </w:rPr>
      </w:pPr>
      <w:r w:rsidRPr="003255D4">
        <w:rPr>
          <w:b/>
          <w:i/>
          <w:iCs/>
          <w:sz w:val="20"/>
          <w:szCs w:val="28"/>
        </w:rPr>
        <w:t xml:space="preserve">Για τίτλους </w:t>
      </w:r>
      <w:proofErr w:type="spellStart"/>
      <w:r w:rsidRPr="003255D4">
        <w:rPr>
          <w:b/>
          <w:i/>
          <w:iCs/>
          <w:sz w:val="20"/>
          <w:szCs w:val="28"/>
        </w:rPr>
        <w:t>υποενοτήτων</w:t>
      </w:r>
      <w:proofErr w:type="spellEnd"/>
      <w:r w:rsidRPr="003255D4">
        <w:rPr>
          <w:b/>
          <w:i/>
          <w:iCs/>
          <w:sz w:val="20"/>
          <w:szCs w:val="28"/>
        </w:rPr>
        <w:t xml:space="preserve"> 1ου επιπέδου</w:t>
      </w:r>
    </w:p>
    <w:p w14:paraId="3565EEDA" w14:textId="77777777" w:rsidR="003255D4" w:rsidRPr="003255D4" w:rsidRDefault="003255D4" w:rsidP="00255D5C">
      <w:pPr>
        <w:numPr>
          <w:ilvl w:val="0"/>
          <w:numId w:val="39"/>
        </w:numPr>
        <w:rPr>
          <w:sz w:val="20"/>
          <w:szCs w:val="28"/>
        </w:rPr>
      </w:pPr>
      <w:r w:rsidRPr="003255D4">
        <w:rPr>
          <w:sz w:val="20"/>
          <w:szCs w:val="28"/>
        </w:rPr>
        <w:lastRenderedPageBreak/>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2288FBF0" w14:textId="77777777" w:rsidR="003255D4" w:rsidRPr="003255D4" w:rsidRDefault="003255D4" w:rsidP="00255D5C">
      <w:pPr>
        <w:numPr>
          <w:ilvl w:val="0"/>
          <w:numId w:val="39"/>
        </w:numPr>
        <w:rPr>
          <w:sz w:val="20"/>
          <w:szCs w:val="28"/>
        </w:rPr>
      </w:pPr>
      <w:r w:rsidRPr="003255D4">
        <w:rPr>
          <w:sz w:val="20"/>
          <w:szCs w:val="28"/>
        </w:rPr>
        <w:t>Μέγεθος γραμματοσειράς: 12pt</w:t>
      </w:r>
    </w:p>
    <w:p w14:paraId="7C35D863" w14:textId="77777777" w:rsidR="003255D4" w:rsidRPr="003255D4" w:rsidRDefault="003255D4" w:rsidP="00255D5C">
      <w:pPr>
        <w:numPr>
          <w:ilvl w:val="0"/>
          <w:numId w:val="39"/>
        </w:numPr>
        <w:rPr>
          <w:sz w:val="20"/>
          <w:szCs w:val="28"/>
        </w:rPr>
      </w:pPr>
      <w:r w:rsidRPr="003255D4">
        <w:rPr>
          <w:sz w:val="20"/>
          <w:szCs w:val="28"/>
        </w:rPr>
        <w:t>Στυλ: Έντονο</w:t>
      </w:r>
    </w:p>
    <w:p w14:paraId="38BB42A1" w14:textId="77777777" w:rsidR="003255D4" w:rsidRPr="003255D4" w:rsidRDefault="003255D4" w:rsidP="00255D5C">
      <w:pPr>
        <w:numPr>
          <w:ilvl w:val="0"/>
          <w:numId w:val="39"/>
        </w:numPr>
        <w:rPr>
          <w:sz w:val="20"/>
          <w:szCs w:val="28"/>
        </w:rPr>
      </w:pPr>
      <w:r w:rsidRPr="003255D4">
        <w:rPr>
          <w:sz w:val="20"/>
          <w:szCs w:val="28"/>
        </w:rPr>
        <w:t>Στοίχιση: Αριστερή</w:t>
      </w:r>
    </w:p>
    <w:p w14:paraId="02F7ED4A" w14:textId="77777777" w:rsidR="003255D4" w:rsidRPr="003255D4" w:rsidRDefault="003255D4" w:rsidP="00255D5C">
      <w:pPr>
        <w:numPr>
          <w:ilvl w:val="0"/>
          <w:numId w:val="39"/>
        </w:numPr>
        <w:rPr>
          <w:sz w:val="20"/>
          <w:szCs w:val="28"/>
        </w:rPr>
      </w:pPr>
      <w:proofErr w:type="spellStart"/>
      <w:r w:rsidRPr="003255D4">
        <w:rPr>
          <w:sz w:val="20"/>
          <w:szCs w:val="28"/>
        </w:rPr>
        <w:t>Aπόσταση</w:t>
      </w:r>
      <w:proofErr w:type="spellEnd"/>
      <w:r w:rsidRPr="003255D4">
        <w:rPr>
          <w:sz w:val="20"/>
          <w:szCs w:val="28"/>
        </w:rPr>
        <w:t xml:space="preserve"> πριν 0pt και μετά 6pt</w:t>
      </w:r>
    </w:p>
    <w:p w14:paraId="7C56D857" w14:textId="77777777" w:rsidR="003255D4" w:rsidRPr="00681560" w:rsidRDefault="003255D4" w:rsidP="00255D5C">
      <w:pPr>
        <w:numPr>
          <w:ilvl w:val="0"/>
          <w:numId w:val="39"/>
        </w:numPr>
        <w:rPr>
          <w:sz w:val="20"/>
          <w:szCs w:val="28"/>
        </w:rPr>
      </w:pPr>
      <w:r w:rsidRPr="003255D4">
        <w:rPr>
          <w:sz w:val="20"/>
          <w:szCs w:val="28"/>
        </w:rPr>
        <w:t>Αρίθμηση: 1.1.1, 1.1.2, κοκ</w:t>
      </w:r>
    </w:p>
    <w:p w14:paraId="2AB6851C" w14:textId="77777777" w:rsidR="003255D4" w:rsidRPr="003255D4" w:rsidRDefault="003255D4" w:rsidP="00255D5C">
      <w:pPr>
        <w:rPr>
          <w:b/>
          <w:i/>
          <w:iCs/>
          <w:sz w:val="20"/>
          <w:szCs w:val="28"/>
        </w:rPr>
      </w:pPr>
      <w:r w:rsidRPr="003255D4">
        <w:rPr>
          <w:b/>
          <w:i/>
          <w:iCs/>
          <w:sz w:val="20"/>
          <w:szCs w:val="28"/>
        </w:rPr>
        <w:t xml:space="preserve">Για τίτλους </w:t>
      </w:r>
      <w:proofErr w:type="spellStart"/>
      <w:r w:rsidRPr="003255D4">
        <w:rPr>
          <w:b/>
          <w:i/>
          <w:iCs/>
          <w:sz w:val="20"/>
          <w:szCs w:val="28"/>
        </w:rPr>
        <w:t>υποενοτήτων</w:t>
      </w:r>
      <w:proofErr w:type="spellEnd"/>
      <w:r w:rsidRPr="003255D4">
        <w:rPr>
          <w:b/>
          <w:i/>
          <w:iCs/>
          <w:sz w:val="20"/>
          <w:szCs w:val="28"/>
        </w:rPr>
        <w:t xml:space="preserve"> 2ου επιπέδου</w:t>
      </w:r>
    </w:p>
    <w:p w14:paraId="371D452F" w14:textId="77777777" w:rsidR="003255D4" w:rsidRPr="003255D4" w:rsidRDefault="003255D4" w:rsidP="00255D5C">
      <w:pPr>
        <w:numPr>
          <w:ilvl w:val="0"/>
          <w:numId w:val="42"/>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78F3F6E2" w14:textId="77777777" w:rsidR="003255D4" w:rsidRPr="003255D4" w:rsidRDefault="003255D4" w:rsidP="00255D5C">
      <w:pPr>
        <w:numPr>
          <w:ilvl w:val="0"/>
          <w:numId w:val="42"/>
        </w:numPr>
        <w:rPr>
          <w:sz w:val="20"/>
          <w:szCs w:val="28"/>
        </w:rPr>
      </w:pPr>
      <w:r w:rsidRPr="003255D4">
        <w:rPr>
          <w:sz w:val="20"/>
          <w:szCs w:val="28"/>
        </w:rPr>
        <w:t>Μέγεθος γραμματοσειράς: 12pt</w:t>
      </w:r>
    </w:p>
    <w:p w14:paraId="42534200" w14:textId="77777777" w:rsidR="003255D4" w:rsidRPr="003255D4" w:rsidRDefault="003255D4" w:rsidP="00255D5C">
      <w:pPr>
        <w:numPr>
          <w:ilvl w:val="0"/>
          <w:numId w:val="42"/>
        </w:numPr>
        <w:rPr>
          <w:sz w:val="20"/>
          <w:szCs w:val="28"/>
        </w:rPr>
      </w:pPr>
      <w:r w:rsidRPr="003255D4">
        <w:rPr>
          <w:sz w:val="20"/>
          <w:szCs w:val="28"/>
        </w:rPr>
        <w:t>Στυλ: Έντονο, Πλαγιαστό</w:t>
      </w:r>
    </w:p>
    <w:p w14:paraId="0F17C442" w14:textId="77777777" w:rsidR="003255D4" w:rsidRPr="003255D4" w:rsidRDefault="003255D4" w:rsidP="00255D5C">
      <w:pPr>
        <w:numPr>
          <w:ilvl w:val="0"/>
          <w:numId w:val="42"/>
        </w:numPr>
        <w:rPr>
          <w:sz w:val="20"/>
          <w:szCs w:val="28"/>
        </w:rPr>
      </w:pPr>
      <w:r w:rsidRPr="003255D4">
        <w:rPr>
          <w:sz w:val="20"/>
          <w:szCs w:val="28"/>
        </w:rPr>
        <w:t>Στοίχιση: Αριστερή</w:t>
      </w:r>
    </w:p>
    <w:p w14:paraId="1DD0CBAE" w14:textId="77777777" w:rsidR="003255D4" w:rsidRPr="003255D4" w:rsidRDefault="003255D4" w:rsidP="00255D5C">
      <w:pPr>
        <w:numPr>
          <w:ilvl w:val="0"/>
          <w:numId w:val="42"/>
        </w:numPr>
        <w:rPr>
          <w:sz w:val="20"/>
          <w:szCs w:val="28"/>
        </w:rPr>
      </w:pPr>
      <w:r w:rsidRPr="003255D4">
        <w:rPr>
          <w:sz w:val="20"/>
          <w:szCs w:val="28"/>
        </w:rPr>
        <w:t>Απόσταση πριν 0pt και μετά 6pt</w:t>
      </w:r>
    </w:p>
    <w:p w14:paraId="6E22926C" w14:textId="77777777" w:rsidR="003255D4" w:rsidRPr="003255D4" w:rsidRDefault="003255D4" w:rsidP="00255D5C">
      <w:pPr>
        <w:numPr>
          <w:ilvl w:val="0"/>
          <w:numId w:val="42"/>
        </w:numPr>
        <w:rPr>
          <w:sz w:val="20"/>
          <w:szCs w:val="28"/>
        </w:rPr>
      </w:pPr>
      <w:r w:rsidRPr="003255D4">
        <w:rPr>
          <w:sz w:val="20"/>
          <w:szCs w:val="28"/>
        </w:rPr>
        <w:t>Αρίθμηση: καμία</w:t>
      </w:r>
    </w:p>
    <w:p w14:paraId="3F582CA0" w14:textId="77777777" w:rsidR="003255D4" w:rsidRPr="003255D4" w:rsidRDefault="003255D4" w:rsidP="00255D5C">
      <w:pPr>
        <w:rPr>
          <w:sz w:val="20"/>
          <w:szCs w:val="28"/>
        </w:rPr>
      </w:pPr>
    </w:p>
    <w:p w14:paraId="34B4C57A" w14:textId="77777777" w:rsidR="003255D4" w:rsidRPr="003255D4" w:rsidRDefault="003255D4" w:rsidP="00255D5C">
      <w:pPr>
        <w:rPr>
          <w:b/>
          <w:sz w:val="20"/>
          <w:szCs w:val="28"/>
          <w:lang w:val="en-US"/>
        </w:rPr>
      </w:pPr>
      <w:proofErr w:type="spellStart"/>
      <w:r w:rsidRPr="003255D4">
        <w:rPr>
          <w:b/>
          <w:sz w:val="20"/>
          <w:szCs w:val="28"/>
          <w:lang w:val="en-US"/>
        </w:rPr>
        <w:t>Κείμενο</w:t>
      </w:r>
      <w:proofErr w:type="spellEnd"/>
    </w:p>
    <w:p w14:paraId="16089A83" w14:textId="77777777" w:rsidR="003255D4" w:rsidRPr="003255D4" w:rsidRDefault="003255D4" w:rsidP="00255D5C">
      <w:pPr>
        <w:numPr>
          <w:ilvl w:val="0"/>
          <w:numId w:val="45"/>
        </w:numPr>
        <w:rPr>
          <w:sz w:val="20"/>
          <w:szCs w:val="28"/>
        </w:rPr>
      </w:pPr>
      <w:r w:rsidRPr="003255D4">
        <w:rPr>
          <w:sz w:val="20"/>
          <w:szCs w:val="28"/>
        </w:rPr>
        <w:t xml:space="preserve">Γραμματοσειρά: </w:t>
      </w:r>
      <w:proofErr w:type="spellStart"/>
      <w:r w:rsidRPr="003255D4">
        <w:rPr>
          <w:sz w:val="20"/>
          <w:szCs w:val="28"/>
        </w:rPr>
        <w:t>Times</w:t>
      </w:r>
      <w:proofErr w:type="spellEnd"/>
      <w:r w:rsidRPr="003255D4">
        <w:rPr>
          <w:sz w:val="20"/>
          <w:szCs w:val="28"/>
        </w:rPr>
        <w:t xml:space="preserve"> </w:t>
      </w:r>
      <w:proofErr w:type="spellStart"/>
      <w:r w:rsidRPr="003255D4">
        <w:rPr>
          <w:sz w:val="20"/>
          <w:szCs w:val="28"/>
        </w:rPr>
        <w:t>New</w:t>
      </w:r>
      <w:proofErr w:type="spellEnd"/>
      <w:r w:rsidRPr="003255D4">
        <w:rPr>
          <w:sz w:val="20"/>
          <w:szCs w:val="28"/>
        </w:rPr>
        <w:t xml:space="preserve"> </w:t>
      </w:r>
      <w:proofErr w:type="spellStart"/>
      <w:r w:rsidRPr="003255D4">
        <w:rPr>
          <w:sz w:val="20"/>
          <w:szCs w:val="28"/>
        </w:rPr>
        <w:t>Roman</w:t>
      </w:r>
      <w:proofErr w:type="spellEnd"/>
    </w:p>
    <w:p w14:paraId="631C481D" w14:textId="77777777" w:rsidR="003255D4" w:rsidRPr="003255D4" w:rsidRDefault="003255D4" w:rsidP="00255D5C">
      <w:pPr>
        <w:numPr>
          <w:ilvl w:val="0"/>
          <w:numId w:val="45"/>
        </w:numPr>
        <w:rPr>
          <w:sz w:val="20"/>
          <w:szCs w:val="28"/>
        </w:rPr>
      </w:pPr>
      <w:r w:rsidRPr="003255D4">
        <w:rPr>
          <w:sz w:val="20"/>
          <w:szCs w:val="28"/>
        </w:rPr>
        <w:t>Μέγεθος γραμματοσειράς: 12pt</w:t>
      </w:r>
    </w:p>
    <w:p w14:paraId="4F076709" w14:textId="77777777" w:rsidR="003255D4" w:rsidRPr="003255D4" w:rsidRDefault="003255D4" w:rsidP="00255D5C">
      <w:pPr>
        <w:numPr>
          <w:ilvl w:val="0"/>
          <w:numId w:val="45"/>
        </w:numPr>
        <w:rPr>
          <w:sz w:val="20"/>
          <w:szCs w:val="28"/>
        </w:rPr>
      </w:pPr>
      <w:r w:rsidRPr="003255D4">
        <w:rPr>
          <w:sz w:val="20"/>
          <w:szCs w:val="28"/>
        </w:rPr>
        <w:t>Στυλ: Κανονικό</w:t>
      </w:r>
    </w:p>
    <w:p w14:paraId="6A08B0B0" w14:textId="77777777" w:rsidR="003255D4" w:rsidRPr="003255D4" w:rsidRDefault="003255D4" w:rsidP="00255D5C">
      <w:pPr>
        <w:numPr>
          <w:ilvl w:val="0"/>
          <w:numId w:val="45"/>
        </w:numPr>
        <w:rPr>
          <w:sz w:val="20"/>
          <w:szCs w:val="28"/>
        </w:rPr>
      </w:pPr>
      <w:r w:rsidRPr="003255D4">
        <w:rPr>
          <w:sz w:val="20"/>
          <w:szCs w:val="28"/>
        </w:rPr>
        <w:t>Στοίχιση: Πλήρης</w:t>
      </w:r>
    </w:p>
    <w:p w14:paraId="6A6F49C5" w14:textId="77777777" w:rsidR="003255D4" w:rsidRPr="003255D4" w:rsidRDefault="003255D4" w:rsidP="00255D5C">
      <w:pPr>
        <w:numPr>
          <w:ilvl w:val="0"/>
          <w:numId w:val="45"/>
        </w:numPr>
        <w:rPr>
          <w:sz w:val="20"/>
          <w:szCs w:val="28"/>
        </w:rPr>
      </w:pPr>
      <w:r w:rsidRPr="003255D4">
        <w:rPr>
          <w:sz w:val="20"/>
          <w:szCs w:val="28"/>
        </w:rPr>
        <w:t>Διάστιχο: 1,5</w:t>
      </w:r>
    </w:p>
    <w:p w14:paraId="4A6DF1BE" w14:textId="77777777" w:rsidR="003255D4" w:rsidRPr="003255D4" w:rsidRDefault="003255D4" w:rsidP="00255D5C">
      <w:pPr>
        <w:rPr>
          <w:sz w:val="20"/>
          <w:szCs w:val="28"/>
        </w:rPr>
      </w:pPr>
    </w:p>
    <w:p w14:paraId="76DFE46E" w14:textId="77777777" w:rsidR="003255D4" w:rsidRPr="003255D4" w:rsidRDefault="003255D4" w:rsidP="00255D5C">
      <w:pPr>
        <w:rPr>
          <w:b/>
          <w:sz w:val="20"/>
          <w:szCs w:val="28"/>
          <w:lang w:val="en-US"/>
        </w:rPr>
      </w:pPr>
      <w:r w:rsidRPr="003255D4">
        <w:rPr>
          <w:b/>
          <w:sz w:val="20"/>
          <w:szCs w:val="28"/>
          <w:lang w:val="en-US"/>
        </w:rPr>
        <w:t>Πα</w:t>
      </w:r>
      <w:proofErr w:type="spellStart"/>
      <w:r w:rsidRPr="003255D4">
        <w:rPr>
          <w:b/>
          <w:sz w:val="20"/>
          <w:szCs w:val="28"/>
          <w:lang w:val="en-US"/>
        </w:rPr>
        <w:t>ράγρ</w:t>
      </w:r>
      <w:proofErr w:type="spellEnd"/>
      <w:r w:rsidRPr="003255D4">
        <w:rPr>
          <w:b/>
          <w:sz w:val="20"/>
          <w:szCs w:val="28"/>
          <w:lang w:val="en-US"/>
        </w:rPr>
        <w:t xml:space="preserve">αφος </w:t>
      </w:r>
    </w:p>
    <w:p w14:paraId="064B4B12" w14:textId="77777777" w:rsidR="003255D4" w:rsidRPr="003255D4" w:rsidRDefault="003255D4" w:rsidP="00255D5C">
      <w:pPr>
        <w:rPr>
          <w:sz w:val="20"/>
          <w:szCs w:val="28"/>
        </w:rPr>
      </w:pPr>
      <w:r w:rsidRPr="003255D4">
        <w:rPr>
          <w:sz w:val="20"/>
          <w:szCs w:val="28"/>
        </w:rPr>
        <w:t>Η κάθε παράγραφος θα πρέπει να ξεκινά σε νέα γραμμή, χωρίς να αφήνεται εσοχή. Η απόσταση πριν την παράγραφο είναι 0pt και μετά την παράγραφο είναι 6pt.</w:t>
      </w:r>
    </w:p>
    <w:p w14:paraId="3C2BE1C2" w14:textId="1EE25A03" w:rsidR="00B0741F" w:rsidRDefault="003255D4" w:rsidP="00255D5C">
      <w:pPr>
        <w:rPr>
          <w:sz w:val="20"/>
          <w:szCs w:val="28"/>
        </w:rPr>
      </w:pPr>
      <w:r w:rsidRPr="003255D4">
        <w:rPr>
          <w:sz w:val="20"/>
          <w:szCs w:val="28"/>
        </w:rPr>
        <w:t xml:space="preserve">Πριν την έναρξη ενότητας, να αφήνονται δύο κενές γραμμές ενώ πριν την έναρξη </w:t>
      </w:r>
      <w:proofErr w:type="spellStart"/>
      <w:r w:rsidRPr="003255D4">
        <w:rPr>
          <w:sz w:val="20"/>
          <w:szCs w:val="28"/>
        </w:rPr>
        <w:t>υποενότητας</w:t>
      </w:r>
      <w:proofErr w:type="spellEnd"/>
      <w:r w:rsidRPr="003255D4">
        <w:rPr>
          <w:sz w:val="20"/>
          <w:szCs w:val="28"/>
        </w:rPr>
        <w:t xml:space="preserve"> 1ου και 2ου επιπέδου, να αφήνεται μία κενή γραμμή</w:t>
      </w:r>
    </w:p>
    <w:p w14:paraId="7A80B5AD" w14:textId="77777777" w:rsidR="004E47D2" w:rsidRDefault="004E47D2" w:rsidP="00255D5C">
      <w:pPr>
        <w:spacing w:after="0"/>
        <w:jc w:val="left"/>
        <w:rPr>
          <w:b/>
          <w:bCs/>
          <w:szCs w:val="28"/>
        </w:rPr>
      </w:pPr>
      <w:r>
        <w:rPr>
          <w:b/>
          <w:bCs/>
          <w:szCs w:val="28"/>
        </w:rPr>
        <w:br w:type="page"/>
      </w:r>
    </w:p>
    <w:p w14:paraId="36C6A4C2" w14:textId="77777777" w:rsidR="007318FF" w:rsidRDefault="007318FF" w:rsidP="00255D5C">
      <w:pPr>
        <w:jc w:val="center"/>
        <w:rPr>
          <w:b/>
          <w:szCs w:val="28"/>
        </w:rPr>
      </w:pPr>
      <w:r w:rsidRPr="007318FF">
        <w:rPr>
          <w:b/>
          <w:bCs/>
          <w:szCs w:val="28"/>
        </w:rPr>
        <w:lastRenderedPageBreak/>
        <w:t>Ο</w:t>
      </w:r>
      <w:r>
        <w:rPr>
          <w:b/>
          <w:bCs/>
          <w:szCs w:val="28"/>
        </w:rPr>
        <w:t>Δ</w:t>
      </w:r>
      <w:r w:rsidRPr="007318FF">
        <w:rPr>
          <w:b/>
          <w:bCs/>
          <w:szCs w:val="28"/>
        </w:rPr>
        <w:t>ΗΓΙΕΣ ΣΥΓΓΡΑΦΗΣ ΒΙΒΛΙΟΓΡΑΦΙΑΣ</w:t>
      </w:r>
    </w:p>
    <w:p w14:paraId="7DAB8A81" w14:textId="77777777" w:rsidR="00B0741F" w:rsidRPr="007318FF" w:rsidRDefault="00B0741F" w:rsidP="00255D5C">
      <w:pPr>
        <w:pStyle w:val="ae"/>
        <w:numPr>
          <w:ilvl w:val="0"/>
          <w:numId w:val="47"/>
        </w:numPr>
        <w:spacing w:line="360" w:lineRule="auto"/>
        <w:ind w:left="284" w:hanging="284"/>
        <w:rPr>
          <w:b/>
          <w:szCs w:val="28"/>
        </w:rPr>
      </w:pPr>
      <w:r w:rsidRPr="007318FF">
        <w:rPr>
          <w:b/>
          <w:szCs w:val="28"/>
        </w:rPr>
        <w:t>Αναγραφή βιβλιογραφι</w:t>
      </w:r>
      <w:r w:rsidR="00AF12CD">
        <w:rPr>
          <w:b/>
          <w:szCs w:val="28"/>
        </w:rPr>
        <w:t>κών παραπομπών μέσα στο κείμενο</w:t>
      </w:r>
    </w:p>
    <w:p w14:paraId="38ED6383" w14:textId="77777777" w:rsidR="00B0741F" w:rsidRPr="00B0741F" w:rsidRDefault="00B0741F" w:rsidP="00255D5C">
      <w:pPr>
        <w:rPr>
          <w:sz w:val="20"/>
          <w:szCs w:val="28"/>
        </w:rPr>
      </w:pPr>
      <w:r w:rsidRPr="00B0741F">
        <w:rPr>
          <w:sz w:val="20"/>
          <w:szCs w:val="28"/>
        </w:rPr>
        <w:t>Σύμφωνα με το Εγχειρίδιο δημοσίευσης εργασιών της Αμερικανικής Ψυχολογικής Εταιρίας (American</w:t>
      </w:r>
      <w:r w:rsidR="00BD308C">
        <w:rPr>
          <w:sz w:val="20"/>
          <w:szCs w:val="28"/>
        </w:rPr>
        <w:t xml:space="preserve"> </w:t>
      </w:r>
      <w:proofErr w:type="spellStart"/>
      <w:r w:rsidRPr="00B0741F">
        <w:rPr>
          <w:sz w:val="20"/>
          <w:szCs w:val="28"/>
        </w:rPr>
        <w:t>Psychological</w:t>
      </w:r>
      <w:proofErr w:type="spellEnd"/>
      <w:r w:rsidRPr="00B0741F">
        <w:rPr>
          <w:sz w:val="20"/>
          <w:szCs w:val="28"/>
        </w:rPr>
        <w:t xml:space="preserve"> Association, 1994): "ανεξάρτητα από το αν παραφραστεί ή αναφερθεί αυτούσιος ο λόγος </w:t>
      </w:r>
      <w:r w:rsidR="00BD308C">
        <w:rPr>
          <w:sz w:val="20"/>
          <w:szCs w:val="28"/>
        </w:rPr>
        <w:t xml:space="preserve">ενός </w:t>
      </w:r>
      <w:r w:rsidRPr="00B0741F">
        <w:rPr>
          <w:sz w:val="20"/>
          <w:szCs w:val="28"/>
        </w:rPr>
        <w:t>συγγραφέα, πρέπει να αναφερθεί η πηγή…”.</w:t>
      </w:r>
    </w:p>
    <w:p w14:paraId="060F5AC1" w14:textId="77777777" w:rsidR="00B0741F" w:rsidRPr="00B0741F" w:rsidRDefault="00B0741F" w:rsidP="00255D5C">
      <w:pPr>
        <w:rPr>
          <w:sz w:val="20"/>
          <w:szCs w:val="28"/>
        </w:rPr>
      </w:pPr>
      <w:r w:rsidRPr="00B0741F">
        <w:rPr>
          <w:sz w:val="20"/>
          <w:szCs w:val="28"/>
        </w:rPr>
        <w:t>Για τη βιβλιογραφική παραπομπή μέσα στο κείμενο, οι απαραίτητε</w:t>
      </w:r>
      <w:r w:rsidR="00BD308C">
        <w:rPr>
          <w:sz w:val="20"/>
          <w:szCs w:val="28"/>
        </w:rPr>
        <w:t xml:space="preserve">ς πληροφορίες που χρειάζεται ο </w:t>
      </w:r>
      <w:r w:rsidRPr="00B0741F">
        <w:rPr>
          <w:sz w:val="20"/>
          <w:szCs w:val="28"/>
        </w:rPr>
        <w:t>αναγνώστης είναι το επώνυμο του συγγραφέα της ερευνητικής δουλειάς που παραθέτουμε, καθώς και η</w:t>
      </w:r>
      <w:r w:rsidR="00BD308C">
        <w:rPr>
          <w:sz w:val="20"/>
          <w:szCs w:val="28"/>
        </w:rPr>
        <w:t xml:space="preserve"> </w:t>
      </w:r>
      <w:r w:rsidRPr="00B0741F">
        <w:rPr>
          <w:sz w:val="20"/>
          <w:szCs w:val="28"/>
        </w:rPr>
        <w:t>χρονολογία δημοσίευσης αυτής της εργασίας. Ολόκληρη την παρουσίαση τ</w:t>
      </w:r>
      <w:r w:rsidR="00BD308C">
        <w:rPr>
          <w:sz w:val="20"/>
          <w:szCs w:val="28"/>
        </w:rPr>
        <w:t xml:space="preserve">ης πηγής μπορεί ο αναγνώστης να </w:t>
      </w:r>
      <w:r w:rsidRPr="00B0741F">
        <w:rPr>
          <w:sz w:val="20"/>
          <w:szCs w:val="28"/>
        </w:rPr>
        <w:t>τη βρει στο τέλος της εργασίας. Παρακάτω παρουσιάζονται διάφορες παραλλαγές αυτής της παρουσίασης,</w:t>
      </w:r>
      <w:r w:rsidR="00BD308C">
        <w:rPr>
          <w:sz w:val="20"/>
          <w:szCs w:val="28"/>
        </w:rPr>
        <w:t xml:space="preserve"> </w:t>
      </w:r>
      <w:r w:rsidRPr="00B0741F">
        <w:rPr>
          <w:sz w:val="20"/>
          <w:szCs w:val="28"/>
        </w:rPr>
        <w:t>ανάλογα με τον αριθμό των συγγραφέων μιας έρευνας.</w:t>
      </w:r>
    </w:p>
    <w:p w14:paraId="16196081" w14:textId="77777777" w:rsidR="00BA26EA" w:rsidRDefault="00BA26EA" w:rsidP="00255D5C">
      <w:pPr>
        <w:rPr>
          <w:b/>
          <w:i/>
          <w:sz w:val="20"/>
          <w:szCs w:val="28"/>
        </w:rPr>
      </w:pPr>
    </w:p>
    <w:p w14:paraId="6697E5CA" w14:textId="77777777" w:rsidR="00B0741F" w:rsidRPr="00BD308C" w:rsidRDefault="00B0741F" w:rsidP="00255D5C">
      <w:pPr>
        <w:rPr>
          <w:b/>
          <w:i/>
          <w:sz w:val="20"/>
          <w:szCs w:val="28"/>
        </w:rPr>
      </w:pPr>
      <w:r w:rsidRPr="00BD308C">
        <w:rPr>
          <w:b/>
          <w:i/>
          <w:sz w:val="20"/>
          <w:szCs w:val="28"/>
        </w:rPr>
        <w:t>Ένας συγγραφέας</w:t>
      </w:r>
    </w:p>
    <w:p w14:paraId="6C5767AC" w14:textId="77777777" w:rsidR="00B0741F" w:rsidRPr="00B0741F" w:rsidRDefault="00B0741F" w:rsidP="00255D5C">
      <w:pPr>
        <w:rPr>
          <w:sz w:val="20"/>
          <w:szCs w:val="28"/>
        </w:rPr>
      </w:pPr>
      <w:r w:rsidRPr="00B0741F">
        <w:rPr>
          <w:sz w:val="20"/>
          <w:szCs w:val="28"/>
        </w:rPr>
        <w:t>Υπάρχουν δύο τρόποι παρουσίασης. Ο πρώτος αναφέρει το συγγραφέ</w:t>
      </w:r>
      <w:r w:rsidR="00BD308C">
        <w:rPr>
          <w:sz w:val="20"/>
          <w:szCs w:val="28"/>
        </w:rPr>
        <w:t xml:space="preserve">α και τη χρονολογία έκδοσης της </w:t>
      </w:r>
      <w:r w:rsidRPr="00B0741F">
        <w:rPr>
          <w:sz w:val="20"/>
          <w:szCs w:val="28"/>
        </w:rPr>
        <w:t>εργασίας μέσα στην πρόταση:</w:t>
      </w:r>
    </w:p>
    <w:p w14:paraId="703123E6" w14:textId="77777777" w:rsidR="00B0741F" w:rsidRPr="00BA26EA" w:rsidRDefault="00B0741F" w:rsidP="00255D5C">
      <w:pPr>
        <w:rPr>
          <w:i/>
          <w:sz w:val="20"/>
          <w:szCs w:val="28"/>
        </w:rPr>
      </w:pPr>
      <w:r w:rsidRPr="00BA26EA">
        <w:rPr>
          <w:i/>
          <w:sz w:val="20"/>
          <w:szCs w:val="28"/>
        </w:rPr>
        <w:t xml:space="preserve">Η </w:t>
      </w:r>
      <w:proofErr w:type="spellStart"/>
      <w:r w:rsidRPr="00BA26EA">
        <w:rPr>
          <w:i/>
          <w:sz w:val="20"/>
          <w:szCs w:val="28"/>
        </w:rPr>
        <w:t>Khatri</w:t>
      </w:r>
      <w:proofErr w:type="spellEnd"/>
      <w:r w:rsidRPr="00BA26EA">
        <w:rPr>
          <w:i/>
          <w:sz w:val="20"/>
          <w:szCs w:val="28"/>
        </w:rPr>
        <w:t xml:space="preserve"> (1995) βρήκε ότι το επίπεδο στρες πριν από την επέμβαση </w:t>
      </w:r>
      <w:proofErr w:type="spellStart"/>
      <w:r w:rsidRPr="00BA26EA">
        <w:rPr>
          <w:i/>
          <w:sz w:val="20"/>
          <w:szCs w:val="28"/>
        </w:rPr>
        <w:t>αορτοστ</w:t>
      </w:r>
      <w:r w:rsidR="00BD308C" w:rsidRPr="00BA26EA">
        <w:rPr>
          <w:i/>
          <w:sz w:val="20"/>
          <w:szCs w:val="28"/>
        </w:rPr>
        <w:t>εφανιαίας</w:t>
      </w:r>
      <w:proofErr w:type="spellEnd"/>
      <w:r w:rsidR="00BD308C" w:rsidRPr="00BA26EA">
        <w:rPr>
          <w:i/>
          <w:sz w:val="20"/>
          <w:szCs w:val="28"/>
        </w:rPr>
        <w:t xml:space="preserve"> παράκαμψης σχετίζεται </w:t>
      </w:r>
      <w:r w:rsidRPr="00BA26EA">
        <w:rPr>
          <w:i/>
          <w:sz w:val="20"/>
          <w:szCs w:val="28"/>
        </w:rPr>
        <w:t>με τη χαμηλή συναισθηματική κατάσταση που παρατηρείται κατά την άμεση μετεγχειρητική περίοδο.</w:t>
      </w:r>
    </w:p>
    <w:p w14:paraId="283B167B" w14:textId="77777777" w:rsidR="00B0741F" w:rsidRPr="00BA26EA" w:rsidRDefault="00B0741F" w:rsidP="00255D5C">
      <w:pPr>
        <w:rPr>
          <w:i/>
          <w:sz w:val="20"/>
          <w:szCs w:val="28"/>
        </w:rPr>
      </w:pPr>
      <w:r w:rsidRPr="00B0741F">
        <w:rPr>
          <w:sz w:val="20"/>
          <w:szCs w:val="28"/>
        </w:rPr>
        <w:t xml:space="preserve">Ο δεύτερος τρόπος παρουσίασης αναφέρει το συγγραφέα μετά το τέλος </w:t>
      </w:r>
      <w:r w:rsidR="00BD308C">
        <w:rPr>
          <w:sz w:val="20"/>
          <w:szCs w:val="28"/>
        </w:rPr>
        <w:t xml:space="preserve">της πρότασης μέσα σε παρένθεση: </w:t>
      </w:r>
      <w:r w:rsidRPr="00BA26EA">
        <w:rPr>
          <w:i/>
          <w:sz w:val="20"/>
          <w:szCs w:val="28"/>
        </w:rPr>
        <w:t xml:space="preserve">Έχει βρεθεί ότι το επίπεδο στρες πριν την επέμβαση </w:t>
      </w:r>
      <w:proofErr w:type="spellStart"/>
      <w:r w:rsidRPr="00BA26EA">
        <w:rPr>
          <w:i/>
          <w:sz w:val="20"/>
          <w:szCs w:val="28"/>
        </w:rPr>
        <w:t>αορτοστεφανιαίας</w:t>
      </w:r>
      <w:proofErr w:type="spellEnd"/>
      <w:r w:rsidRPr="00BA26EA">
        <w:rPr>
          <w:i/>
          <w:sz w:val="20"/>
          <w:szCs w:val="28"/>
        </w:rPr>
        <w:t xml:space="preserve"> παράκαμψης σχετίζεται με τη χαμηλή</w:t>
      </w:r>
      <w:r w:rsidR="00BD308C" w:rsidRPr="00BA26EA">
        <w:rPr>
          <w:i/>
          <w:sz w:val="20"/>
          <w:szCs w:val="28"/>
        </w:rPr>
        <w:t xml:space="preserve"> </w:t>
      </w:r>
      <w:r w:rsidRPr="00BA26EA">
        <w:rPr>
          <w:i/>
          <w:sz w:val="20"/>
          <w:szCs w:val="28"/>
        </w:rPr>
        <w:t>συναισθηματική κατάσταση που παρατηρείται κατά την άμεση μετεγχειρητική περίοδο (</w:t>
      </w:r>
      <w:proofErr w:type="spellStart"/>
      <w:r w:rsidRPr="00BA26EA">
        <w:rPr>
          <w:i/>
          <w:sz w:val="20"/>
          <w:szCs w:val="28"/>
        </w:rPr>
        <w:t>Khatri</w:t>
      </w:r>
      <w:proofErr w:type="spellEnd"/>
      <w:r w:rsidRPr="00BA26EA">
        <w:rPr>
          <w:i/>
          <w:sz w:val="20"/>
          <w:szCs w:val="28"/>
        </w:rPr>
        <w:t xml:space="preserve"> 1995).</w:t>
      </w:r>
    </w:p>
    <w:p w14:paraId="7DDA441F" w14:textId="77777777" w:rsidR="00B0741F" w:rsidRPr="00B0741F" w:rsidRDefault="00B0741F" w:rsidP="00255D5C">
      <w:pPr>
        <w:rPr>
          <w:sz w:val="20"/>
          <w:szCs w:val="28"/>
        </w:rPr>
      </w:pPr>
      <w:r w:rsidRPr="00B0741F">
        <w:rPr>
          <w:sz w:val="20"/>
          <w:szCs w:val="28"/>
        </w:rPr>
        <w:t xml:space="preserve">Υπάρχει και μια παραλλαγή αυτής της περίπτωσης, να παρουσιαστεί μια </w:t>
      </w:r>
      <w:r w:rsidR="00BD308C">
        <w:rPr>
          <w:sz w:val="20"/>
          <w:szCs w:val="28"/>
        </w:rPr>
        <w:t xml:space="preserve">βιβλιογραφική πηγή σε παρένθεση </w:t>
      </w:r>
      <w:r w:rsidRPr="00B0741F">
        <w:rPr>
          <w:sz w:val="20"/>
          <w:szCs w:val="28"/>
        </w:rPr>
        <w:t>αλλά μέσα στην πρόταση και όχι στο τέλος της. Είναι καθαρά θέμα του συγγραφέα να αποφασίσει πότε να</w:t>
      </w:r>
      <w:r w:rsidR="00BD308C">
        <w:rPr>
          <w:sz w:val="20"/>
          <w:szCs w:val="28"/>
        </w:rPr>
        <w:t xml:space="preserve"> </w:t>
      </w:r>
      <w:r w:rsidRPr="00B0741F">
        <w:rPr>
          <w:sz w:val="20"/>
          <w:szCs w:val="28"/>
        </w:rPr>
        <w:t>χρησιμοποιήσει τη μία ή την άλλη παραλλαγή:</w:t>
      </w:r>
    </w:p>
    <w:p w14:paraId="3974587E" w14:textId="77777777" w:rsidR="00B0741F" w:rsidRPr="00B0741F" w:rsidRDefault="00B0741F" w:rsidP="00255D5C">
      <w:pPr>
        <w:rPr>
          <w:sz w:val="20"/>
          <w:szCs w:val="28"/>
        </w:rPr>
      </w:pPr>
      <w:r w:rsidRPr="00BA26EA">
        <w:rPr>
          <w:i/>
          <w:sz w:val="20"/>
          <w:szCs w:val="28"/>
        </w:rPr>
        <w:t>Σε μια μελέτη (</w:t>
      </w:r>
      <w:proofErr w:type="spellStart"/>
      <w:r w:rsidRPr="00BA26EA">
        <w:rPr>
          <w:i/>
          <w:sz w:val="20"/>
          <w:szCs w:val="28"/>
        </w:rPr>
        <w:t>Khatri</w:t>
      </w:r>
      <w:proofErr w:type="spellEnd"/>
      <w:r w:rsidRPr="00BA26EA">
        <w:rPr>
          <w:i/>
          <w:sz w:val="20"/>
          <w:szCs w:val="28"/>
        </w:rPr>
        <w:t xml:space="preserve"> 1995) βρέθηκε ότι το επίπεδο στρες πριν την επέμβ</w:t>
      </w:r>
      <w:r w:rsidR="00BD308C" w:rsidRPr="00BA26EA">
        <w:rPr>
          <w:i/>
          <w:sz w:val="20"/>
          <w:szCs w:val="28"/>
        </w:rPr>
        <w:t xml:space="preserve">αση </w:t>
      </w:r>
      <w:proofErr w:type="spellStart"/>
      <w:r w:rsidR="00BD308C" w:rsidRPr="00BA26EA">
        <w:rPr>
          <w:i/>
          <w:sz w:val="20"/>
          <w:szCs w:val="28"/>
        </w:rPr>
        <w:t>αορτοστεφανιαίας</w:t>
      </w:r>
      <w:proofErr w:type="spellEnd"/>
      <w:r w:rsidR="00BD308C" w:rsidRPr="00BA26EA">
        <w:rPr>
          <w:i/>
          <w:sz w:val="20"/>
          <w:szCs w:val="28"/>
        </w:rPr>
        <w:t xml:space="preserve"> παράκαμψης </w:t>
      </w:r>
      <w:r w:rsidRPr="00BA26EA">
        <w:rPr>
          <w:i/>
          <w:sz w:val="20"/>
          <w:szCs w:val="28"/>
        </w:rPr>
        <w:t>σχετίζεται με τη χαμηλή συναισθηματική κατάσταση που παρατηρείται κατά την άμεση μετεγχειρητική περίοδο</w:t>
      </w:r>
      <w:r w:rsidRPr="00B0741F">
        <w:rPr>
          <w:sz w:val="20"/>
          <w:szCs w:val="28"/>
        </w:rPr>
        <w:t>.</w:t>
      </w:r>
    </w:p>
    <w:p w14:paraId="3F739DBC" w14:textId="77777777" w:rsidR="00BA26EA" w:rsidRDefault="00BA26EA" w:rsidP="00255D5C">
      <w:pPr>
        <w:rPr>
          <w:b/>
          <w:i/>
          <w:sz w:val="20"/>
          <w:szCs w:val="28"/>
        </w:rPr>
      </w:pPr>
    </w:p>
    <w:p w14:paraId="51770578" w14:textId="77777777" w:rsidR="00B0741F" w:rsidRPr="00BD308C" w:rsidRDefault="00BD308C" w:rsidP="00255D5C">
      <w:pPr>
        <w:rPr>
          <w:b/>
          <w:i/>
          <w:sz w:val="20"/>
          <w:szCs w:val="28"/>
        </w:rPr>
      </w:pPr>
      <w:r w:rsidRPr="00BD308C">
        <w:rPr>
          <w:b/>
          <w:i/>
          <w:sz w:val="20"/>
          <w:szCs w:val="28"/>
        </w:rPr>
        <w:t>Δ</w:t>
      </w:r>
      <w:r w:rsidR="00B0741F" w:rsidRPr="00BD308C">
        <w:rPr>
          <w:b/>
          <w:i/>
          <w:sz w:val="20"/>
          <w:szCs w:val="28"/>
        </w:rPr>
        <w:t>ύο ή τρεις Συγγραφείς</w:t>
      </w:r>
    </w:p>
    <w:p w14:paraId="5E19B411" w14:textId="77777777" w:rsidR="00B0741F" w:rsidRPr="00B0741F" w:rsidRDefault="00B0741F" w:rsidP="00255D5C">
      <w:pPr>
        <w:rPr>
          <w:sz w:val="20"/>
          <w:szCs w:val="28"/>
        </w:rPr>
      </w:pPr>
      <w:r w:rsidRPr="00B0741F">
        <w:rPr>
          <w:sz w:val="20"/>
          <w:szCs w:val="28"/>
        </w:rPr>
        <w:t>Σε περίπτωση που οι συγγραφείς μίας βιβλιογραφικής παραπομπής είναι δ</w:t>
      </w:r>
      <w:r w:rsidR="00BD308C">
        <w:rPr>
          <w:sz w:val="20"/>
          <w:szCs w:val="28"/>
        </w:rPr>
        <w:t xml:space="preserve">ύο ή τρεις, τότε πρέπει να τους </w:t>
      </w:r>
      <w:r w:rsidRPr="00B0741F">
        <w:rPr>
          <w:sz w:val="20"/>
          <w:szCs w:val="28"/>
        </w:rPr>
        <w:t>παραθέτουμε όλους μέσα στο κείμενο. Και πάλι όμως, υπάρχουν δύο περιπτώσεις. Στην πρώτη περίπτωση</w:t>
      </w:r>
      <w:r w:rsidR="00BD308C">
        <w:rPr>
          <w:sz w:val="20"/>
          <w:szCs w:val="28"/>
        </w:rPr>
        <w:t xml:space="preserve"> </w:t>
      </w:r>
      <w:r w:rsidRPr="00B0741F">
        <w:rPr>
          <w:sz w:val="20"/>
          <w:szCs w:val="28"/>
        </w:rPr>
        <w:t>όπου οι συγγραφείς αναφέρονται μέσα στην πρόταση, οι δύο συγγραφείς ενώνονται με το συνδετικό ‘και’</w:t>
      </w:r>
      <w:r w:rsidR="00BD308C">
        <w:rPr>
          <w:sz w:val="20"/>
          <w:szCs w:val="28"/>
        </w:rPr>
        <w:t xml:space="preserve"> </w:t>
      </w:r>
      <w:r w:rsidRPr="00B0741F">
        <w:rPr>
          <w:sz w:val="20"/>
          <w:szCs w:val="28"/>
        </w:rPr>
        <w:t xml:space="preserve">ολογράφως </w:t>
      </w:r>
      <w:r w:rsidRPr="00BA26EA">
        <w:rPr>
          <w:i/>
          <w:sz w:val="20"/>
          <w:szCs w:val="28"/>
        </w:rPr>
        <w:t>(…</w:t>
      </w:r>
      <w:proofErr w:type="spellStart"/>
      <w:r w:rsidRPr="00BA26EA">
        <w:rPr>
          <w:i/>
          <w:sz w:val="20"/>
          <w:szCs w:val="28"/>
        </w:rPr>
        <w:t>Watson</w:t>
      </w:r>
      <w:proofErr w:type="spellEnd"/>
      <w:r w:rsidRPr="00BA26EA">
        <w:rPr>
          <w:i/>
          <w:sz w:val="20"/>
          <w:szCs w:val="28"/>
        </w:rPr>
        <w:t xml:space="preserve"> και </w:t>
      </w:r>
      <w:proofErr w:type="spellStart"/>
      <w:r w:rsidRPr="00BA26EA">
        <w:rPr>
          <w:i/>
          <w:sz w:val="20"/>
          <w:szCs w:val="28"/>
        </w:rPr>
        <w:t>Ellis</w:t>
      </w:r>
      <w:proofErr w:type="spellEnd"/>
      <w:r w:rsidRPr="00BA26EA">
        <w:rPr>
          <w:i/>
          <w:sz w:val="20"/>
          <w:szCs w:val="28"/>
        </w:rPr>
        <w:t>…)</w:t>
      </w:r>
      <w:r w:rsidRPr="00B0741F">
        <w:rPr>
          <w:sz w:val="20"/>
          <w:szCs w:val="28"/>
        </w:rPr>
        <w:t xml:space="preserve"> ή αν είναι τρεις, οι δύο πρώτοι διαχωρίζονται με κόμμα και ο δεύτερος </w:t>
      </w:r>
      <w:r w:rsidRPr="00B0741F">
        <w:rPr>
          <w:sz w:val="20"/>
          <w:szCs w:val="28"/>
        </w:rPr>
        <w:lastRenderedPageBreak/>
        <w:t>με</w:t>
      </w:r>
      <w:r w:rsidR="00BD308C">
        <w:rPr>
          <w:sz w:val="20"/>
          <w:szCs w:val="28"/>
        </w:rPr>
        <w:t xml:space="preserve"> </w:t>
      </w:r>
      <w:r w:rsidRPr="00B0741F">
        <w:rPr>
          <w:sz w:val="20"/>
          <w:szCs w:val="28"/>
        </w:rPr>
        <w:t xml:space="preserve">τον τρίτο με το ‘και’ </w:t>
      </w:r>
      <w:r w:rsidRPr="00BA26EA">
        <w:rPr>
          <w:i/>
          <w:sz w:val="20"/>
          <w:szCs w:val="28"/>
        </w:rPr>
        <w:t xml:space="preserve">(… </w:t>
      </w:r>
      <w:proofErr w:type="spellStart"/>
      <w:r w:rsidRPr="00BA26EA">
        <w:rPr>
          <w:i/>
          <w:sz w:val="20"/>
          <w:szCs w:val="28"/>
          <w:lang w:val="en-US"/>
        </w:rPr>
        <w:t>Edell</w:t>
      </w:r>
      <w:proofErr w:type="spellEnd"/>
      <w:r w:rsidRPr="00BA26EA">
        <w:rPr>
          <w:i/>
          <w:sz w:val="20"/>
          <w:szCs w:val="28"/>
        </w:rPr>
        <w:t>-</w:t>
      </w:r>
      <w:r w:rsidRPr="00BA26EA">
        <w:rPr>
          <w:i/>
          <w:sz w:val="20"/>
          <w:szCs w:val="28"/>
          <w:lang w:val="en-US"/>
        </w:rPr>
        <w:t>Watson</w:t>
      </w:r>
      <w:r w:rsidRPr="00BA26EA">
        <w:rPr>
          <w:i/>
          <w:sz w:val="20"/>
          <w:szCs w:val="28"/>
        </w:rPr>
        <w:t xml:space="preserve">, </w:t>
      </w:r>
      <w:r w:rsidRPr="00BA26EA">
        <w:rPr>
          <w:i/>
          <w:sz w:val="20"/>
          <w:szCs w:val="28"/>
          <w:lang w:val="en-US"/>
        </w:rPr>
        <w:t>Ellis</w:t>
      </w:r>
      <w:r w:rsidRPr="00BA26EA">
        <w:rPr>
          <w:i/>
          <w:sz w:val="20"/>
          <w:szCs w:val="28"/>
        </w:rPr>
        <w:t xml:space="preserve"> και </w:t>
      </w:r>
      <w:r w:rsidRPr="00BA26EA">
        <w:rPr>
          <w:i/>
          <w:sz w:val="20"/>
          <w:szCs w:val="28"/>
          <w:lang w:val="en-US"/>
        </w:rPr>
        <w:t>Brown</w:t>
      </w:r>
      <w:r w:rsidRPr="00BA26EA">
        <w:rPr>
          <w:i/>
          <w:sz w:val="20"/>
          <w:szCs w:val="28"/>
        </w:rPr>
        <w:t>…).</w:t>
      </w:r>
      <w:r w:rsidRPr="00BD308C">
        <w:rPr>
          <w:sz w:val="20"/>
          <w:szCs w:val="28"/>
        </w:rPr>
        <w:t xml:space="preserve"> </w:t>
      </w:r>
      <w:r w:rsidRPr="00B0741F">
        <w:rPr>
          <w:sz w:val="20"/>
          <w:szCs w:val="28"/>
        </w:rPr>
        <w:t>Στη συνέχεια ακολουθεί η χρονολογία</w:t>
      </w:r>
      <w:r w:rsidR="00BD308C">
        <w:rPr>
          <w:sz w:val="20"/>
          <w:szCs w:val="28"/>
        </w:rPr>
        <w:t xml:space="preserve"> </w:t>
      </w:r>
      <w:r w:rsidRPr="00B0741F">
        <w:rPr>
          <w:sz w:val="20"/>
          <w:szCs w:val="28"/>
        </w:rPr>
        <w:t>δημοσίευσης σε παρένθεση:</w:t>
      </w:r>
    </w:p>
    <w:p w14:paraId="1B1DEA76" w14:textId="77777777" w:rsidR="00B0741F" w:rsidRPr="00BA26EA" w:rsidRDefault="00B0741F" w:rsidP="00255D5C">
      <w:pPr>
        <w:rPr>
          <w:i/>
          <w:sz w:val="20"/>
          <w:szCs w:val="28"/>
        </w:rPr>
      </w:pPr>
      <w:r w:rsidRPr="00BA26EA">
        <w:rPr>
          <w:i/>
          <w:sz w:val="20"/>
          <w:szCs w:val="28"/>
        </w:rPr>
        <w:t xml:space="preserve">Οι </w:t>
      </w:r>
      <w:proofErr w:type="spellStart"/>
      <w:r w:rsidRPr="00BA26EA">
        <w:rPr>
          <w:i/>
          <w:sz w:val="20"/>
          <w:szCs w:val="28"/>
        </w:rPr>
        <w:t>Edell-Gustafsson</w:t>
      </w:r>
      <w:proofErr w:type="spellEnd"/>
      <w:r w:rsidRPr="00BA26EA">
        <w:rPr>
          <w:i/>
          <w:sz w:val="20"/>
          <w:szCs w:val="28"/>
        </w:rPr>
        <w:t xml:space="preserve">, </w:t>
      </w:r>
      <w:proofErr w:type="spellStart"/>
      <w:r w:rsidRPr="00BA26EA">
        <w:rPr>
          <w:i/>
          <w:sz w:val="20"/>
          <w:szCs w:val="28"/>
        </w:rPr>
        <w:t>Weber</w:t>
      </w:r>
      <w:proofErr w:type="spellEnd"/>
      <w:r w:rsidRPr="00BA26EA">
        <w:rPr>
          <w:i/>
          <w:sz w:val="20"/>
          <w:szCs w:val="28"/>
        </w:rPr>
        <w:t xml:space="preserve"> και </w:t>
      </w:r>
      <w:proofErr w:type="spellStart"/>
      <w:r w:rsidRPr="00BA26EA">
        <w:rPr>
          <w:i/>
          <w:sz w:val="20"/>
          <w:szCs w:val="28"/>
        </w:rPr>
        <w:t>Hetta</w:t>
      </w:r>
      <w:proofErr w:type="spellEnd"/>
      <w:r w:rsidRPr="00BA26EA">
        <w:rPr>
          <w:i/>
          <w:sz w:val="20"/>
          <w:szCs w:val="28"/>
        </w:rPr>
        <w:t xml:space="preserve"> (1993) βρήκαν ότι η απουσία δύσπνοι</w:t>
      </w:r>
      <w:r w:rsidR="00BD308C" w:rsidRPr="00BA26EA">
        <w:rPr>
          <w:i/>
          <w:sz w:val="20"/>
          <w:szCs w:val="28"/>
        </w:rPr>
        <w:t xml:space="preserve">ας πριν την επέμβαση είναι ένας </w:t>
      </w:r>
      <w:r w:rsidRPr="00BA26EA">
        <w:rPr>
          <w:i/>
          <w:sz w:val="20"/>
          <w:szCs w:val="28"/>
        </w:rPr>
        <w:t>σημαντικός προγνωστικός παράγοντας για την ποιότητα ζωής…</w:t>
      </w:r>
    </w:p>
    <w:p w14:paraId="65B87520" w14:textId="77777777" w:rsidR="00B0741F" w:rsidRPr="00B0741F" w:rsidRDefault="00B0741F" w:rsidP="00255D5C">
      <w:pPr>
        <w:rPr>
          <w:sz w:val="20"/>
          <w:szCs w:val="28"/>
        </w:rPr>
      </w:pPr>
      <w:r w:rsidRPr="00B0741F">
        <w:rPr>
          <w:sz w:val="20"/>
          <w:szCs w:val="28"/>
        </w:rPr>
        <w:t>Σε περίπτωση όμως που οι συγγραφείς αναφέρονται μέσα σε παρένθεση, εί</w:t>
      </w:r>
      <w:r w:rsidR="00BD308C">
        <w:rPr>
          <w:sz w:val="20"/>
          <w:szCs w:val="28"/>
        </w:rPr>
        <w:t xml:space="preserve">τε στο τέλος, είτε στη μέση της </w:t>
      </w:r>
      <w:r w:rsidRPr="00B0741F">
        <w:rPr>
          <w:sz w:val="20"/>
          <w:szCs w:val="28"/>
        </w:rPr>
        <w:t>πρότασης, τότε το ενωτικό σύμβολο αντικαθίσταται με το ‘&amp;’ και ακολουθεί μέσα στην παρένθεση η</w:t>
      </w:r>
      <w:r w:rsidR="00BD308C">
        <w:rPr>
          <w:sz w:val="20"/>
          <w:szCs w:val="28"/>
        </w:rPr>
        <w:t xml:space="preserve"> </w:t>
      </w:r>
      <w:r w:rsidRPr="00B0741F">
        <w:rPr>
          <w:sz w:val="20"/>
          <w:szCs w:val="28"/>
        </w:rPr>
        <w:t>χρονολογία δημοσίευσης:</w:t>
      </w:r>
    </w:p>
    <w:p w14:paraId="707238AB" w14:textId="77777777" w:rsidR="00B0741F" w:rsidRPr="00BA26EA" w:rsidRDefault="00B0741F" w:rsidP="00255D5C">
      <w:pPr>
        <w:rPr>
          <w:i/>
          <w:sz w:val="20"/>
          <w:szCs w:val="28"/>
        </w:rPr>
      </w:pPr>
      <w:r w:rsidRPr="00BA26EA">
        <w:rPr>
          <w:i/>
          <w:sz w:val="20"/>
          <w:szCs w:val="28"/>
        </w:rPr>
        <w:t>Η απουσία δύσπνοιας πριν την επέμβαση είναι ένας σημαντικός προγνωστι</w:t>
      </w:r>
      <w:r w:rsidR="00BD308C" w:rsidRPr="00BA26EA">
        <w:rPr>
          <w:i/>
          <w:sz w:val="20"/>
          <w:szCs w:val="28"/>
        </w:rPr>
        <w:t xml:space="preserve">κός παράγοντας για την ποιότητα </w:t>
      </w:r>
      <w:r w:rsidRPr="00BA26EA">
        <w:rPr>
          <w:i/>
          <w:sz w:val="20"/>
          <w:szCs w:val="28"/>
        </w:rPr>
        <w:t>ζωής… (</w:t>
      </w:r>
      <w:proofErr w:type="spellStart"/>
      <w:r w:rsidRPr="00BA26EA">
        <w:rPr>
          <w:i/>
          <w:sz w:val="20"/>
          <w:szCs w:val="28"/>
          <w:lang w:val="en-US"/>
        </w:rPr>
        <w:t>Edell</w:t>
      </w:r>
      <w:proofErr w:type="spellEnd"/>
      <w:r w:rsidRPr="00BA26EA">
        <w:rPr>
          <w:i/>
          <w:sz w:val="20"/>
          <w:szCs w:val="28"/>
        </w:rPr>
        <w:t>-</w:t>
      </w:r>
      <w:r w:rsidRPr="00BA26EA">
        <w:rPr>
          <w:i/>
          <w:sz w:val="20"/>
          <w:szCs w:val="28"/>
          <w:lang w:val="en-US"/>
        </w:rPr>
        <w:t>Gustafsson</w:t>
      </w:r>
      <w:r w:rsidRPr="00BA26EA">
        <w:rPr>
          <w:i/>
          <w:sz w:val="20"/>
          <w:szCs w:val="28"/>
        </w:rPr>
        <w:t xml:space="preserve">, </w:t>
      </w:r>
      <w:r w:rsidRPr="00BA26EA">
        <w:rPr>
          <w:i/>
          <w:sz w:val="20"/>
          <w:szCs w:val="28"/>
          <w:lang w:val="en-US"/>
        </w:rPr>
        <w:t>Weber</w:t>
      </w:r>
      <w:r w:rsidRPr="00BA26EA">
        <w:rPr>
          <w:i/>
          <w:sz w:val="20"/>
          <w:szCs w:val="28"/>
        </w:rPr>
        <w:t xml:space="preserve"> &amp; </w:t>
      </w:r>
      <w:r w:rsidRPr="00BA26EA">
        <w:rPr>
          <w:i/>
          <w:sz w:val="20"/>
          <w:szCs w:val="28"/>
          <w:lang w:val="en-US"/>
        </w:rPr>
        <w:t>Hetta</w:t>
      </w:r>
      <w:r w:rsidRPr="00BA26EA">
        <w:rPr>
          <w:i/>
          <w:sz w:val="20"/>
          <w:szCs w:val="28"/>
        </w:rPr>
        <w:t xml:space="preserve"> 1993). ή</w:t>
      </w:r>
    </w:p>
    <w:p w14:paraId="68F4F579" w14:textId="77777777" w:rsidR="00BA26EA" w:rsidRPr="00AF12CD" w:rsidRDefault="00B0741F" w:rsidP="00255D5C">
      <w:pPr>
        <w:rPr>
          <w:i/>
          <w:sz w:val="20"/>
          <w:szCs w:val="28"/>
        </w:rPr>
      </w:pPr>
      <w:r w:rsidRPr="00BA26EA">
        <w:rPr>
          <w:i/>
          <w:sz w:val="20"/>
          <w:szCs w:val="28"/>
        </w:rPr>
        <w:t>Σύμφωνα με μια πρόσφατη μελέτη (</w:t>
      </w:r>
      <w:proofErr w:type="spellStart"/>
      <w:r w:rsidRPr="00BA26EA">
        <w:rPr>
          <w:i/>
          <w:sz w:val="20"/>
          <w:szCs w:val="28"/>
        </w:rPr>
        <w:t>Edell-Gustafsso</w:t>
      </w:r>
      <w:proofErr w:type="spellEnd"/>
      <w:r w:rsidRPr="00BA26EA">
        <w:rPr>
          <w:i/>
          <w:sz w:val="20"/>
          <w:szCs w:val="28"/>
        </w:rPr>
        <w:t xml:space="preserve"> &amp; </w:t>
      </w:r>
      <w:proofErr w:type="spellStart"/>
      <w:r w:rsidRPr="00BA26EA">
        <w:rPr>
          <w:i/>
          <w:sz w:val="20"/>
          <w:szCs w:val="28"/>
        </w:rPr>
        <w:t>Hetta</w:t>
      </w:r>
      <w:proofErr w:type="spellEnd"/>
      <w:r w:rsidRPr="00BA26EA">
        <w:rPr>
          <w:i/>
          <w:sz w:val="20"/>
          <w:szCs w:val="28"/>
        </w:rPr>
        <w:t xml:space="preserve"> 1993</w:t>
      </w:r>
      <w:r w:rsidR="00BD308C" w:rsidRPr="00BA26EA">
        <w:rPr>
          <w:i/>
          <w:sz w:val="20"/>
          <w:szCs w:val="28"/>
        </w:rPr>
        <w:t xml:space="preserve">), η απουσία δύσπνοιας πριν την </w:t>
      </w:r>
      <w:r w:rsidRPr="00BA26EA">
        <w:rPr>
          <w:i/>
          <w:sz w:val="20"/>
          <w:szCs w:val="28"/>
        </w:rPr>
        <w:t>επέμβαση</w:t>
      </w:r>
      <w:r w:rsidR="00BD308C" w:rsidRPr="00BA26EA">
        <w:rPr>
          <w:i/>
          <w:sz w:val="20"/>
          <w:szCs w:val="28"/>
        </w:rPr>
        <w:t xml:space="preserve"> </w:t>
      </w:r>
      <w:r w:rsidRPr="00BA26EA">
        <w:rPr>
          <w:i/>
          <w:sz w:val="20"/>
          <w:szCs w:val="28"/>
        </w:rPr>
        <w:t>είναι ένας σημαντικός προγνωστικός παράγοντας για την ποιότητα ζωής…</w:t>
      </w:r>
    </w:p>
    <w:p w14:paraId="187A1ED1" w14:textId="77777777" w:rsidR="00B0741F" w:rsidRPr="00BD308C" w:rsidRDefault="00B0741F" w:rsidP="00255D5C">
      <w:pPr>
        <w:rPr>
          <w:b/>
          <w:i/>
          <w:sz w:val="20"/>
          <w:szCs w:val="28"/>
        </w:rPr>
      </w:pPr>
      <w:r w:rsidRPr="00BD308C">
        <w:rPr>
          <w:b/>
          <w:i/>
          <w:sz w:val="20"/>
          <w:szCs w:val="28"/>
        </w:rPr>
        <w:t>Τέσσερις ή περισσότεροι συγγραφείς</w:t>
      </w:r>
    </w:p>
    <w:p w14:paraId="1FFCF512" w14:textId="77777777" w:rsidR="00BD308C" w:rsidRPr="00BD308C" w:rsidRDefault="00B0741F" w:rsidP="00255D5C">
      <w:pPr>
        <w:rPr>
          <w:sz w:val="20"/>
          <w:szCs w:val="28"/>
        </w:rPr>
      </w:pPr>
      <w:r w:rsidRPr="00B0741F">
        <w:rPr>
          <w:sz w:val="20"/>
          <w:szCs w:val="28"/>
        </w:rPr>
        <w:t>Όταν πρέπει να αναφέρουμε μία βιβλιογραφική πηγή που έχει τέσσερις ή</w:t>
      </w:r>
      <w:r w:rsidR="00BD308C">
        <w:rPr>
          <w:sz w:val="20"/>
          <w:szCs w:val="28"/>
        </w:rPr>
        <w:t xml:space="preserve"> περισσότερους συγγραφείς (είτε </w:t>
      </w:r>
      <w:r w:rsidRPr="00B0741F">
        <w:rPr>
          <w:sz w:val="20"/>
          <w:szCs w:val="28"/>
        </w:rPr>
        <w:t>τους αναφέρουμε μέσα στην πρόταση, είτε στο τέλος αυτής μέσα σε παρένθεση) αναφέρουμε μόνο τον πρώτο</w:t>
      </w:r>
      <w:r w:rsidR="00BD308C">
        <w:rPr>
          <w:sz w:val="20"/>
          <w:szCs w:val="28"/>
        </w:rPr>
        <w:t xml:space="preserve"> </w:t>
      </w:r>
      <w:r w:rsidR="00BD308C" w:rsidRPr="00BD308C">
        <w:rPr>
          <w:sz w:val="20"/>
          <w:szCs w:val="28"/>
        </w:rPr>
        <w:t>συγγραφέα και στη συνέχεια τη συντομογραφία ‘και συν.’, ή τη συντομογραφί</w:t>
      </w:r>
      <w:r w:rsidR="00BD308C">
        <w:rPr>
          <w:sz w:val="20"/>
          <w:szCs w:val="28"/>
        </w:rPr>
        <w:t>α ‘</w:t>
      </w:r>
      <w:proofErr w:type="spellStart"/>
      <w:r w:rsidR="00BD308C" w:rsidRPr="00BA26EA">
        <w:rPr>
          <w:i/>
          <w:sz w:val="20"/>
          <w:szCs w:val="28"/>
        </w:rPr>
        <w:t>et</w:t>
      </w:r>
      <w:proofErr w:type="spellEnd"/>
      <w:r w:rsidR="00BD308C" w:rsidRPr="00BA26EA">
        <w:rPr>
          <w:i/>
          <w:sz w:val="20"/>
          <w:szCs w:val="28"/>
        </w:rPr>
        <w:t xml:space="preserve"> </w:t>
      </w:r>
      <w:proofErr w:type="spellStart"/>
      <w:r w:rsidR="00BD308C" w:rsidRPr="00BA26EA">
        <w:rPr>
          <w:i/>
          <w:sz w:val="20"/>
          <w:szCs w:val="28"/>
        </w:rPr>
        <w:t>al</w:t>
      </w:r>
      <w:proofErr w:type="spellEnd"/>
      <w:r w:rsidR="00BD308C" w:rsidRPr="00BA26EA">
        <w:rPr>
          <w:i/>
          <w:sz w:val="20"/>
          <w:szCs w:val="28"/>
        </w:rPr>
        <w:t>.</w:t>
      </w:r>
      <w:r w:rsidR="00BD308C">
        <w:rPr>
          <w:sz w:val="20"/>
          <w:szCs w:val="28"/>
        </w:rPr>
        <w:t xml:space="preserve">’, όταν πρόκειται περί </w:t>
      </w:r>
      <w:r w:rsidR="00BD308C" w:rsidRPr="00BD308C">
        <w:rPr>
          <w:sz w:val="20"/>
          <w:szCs w:val="28"/>
        </w:rPr>
        <w:t>ξενόγλωσσων δημοσιεύσεων και στη συνέχεια ακολουθεί η χρονολογία.</w:t>
      </w:r>
    </w:p>
    <w:p w14:paraId="46526F68" w14:textId="77777777" w:rsidR="00BD308C" w:rsidRPr="00BA26EA" w:rsidRDefault="00BD308C" w:rsidP="00255D5C">
      <w:pPr>
        <w:rPr>
          <w:i/>
          <w:sz w:val="20"/>
          <w:szCs w:val="28"/>
        </w:rPr>
      </w:pPr>
      <w:r w:rsidRPr="00BA26EA">
        <w:rPr>
          <w:i/>
          <w:sz w:val="20"/>
          <w:szCs w:val="28"/>
        </w:rPr>
        <w:t>Οι Παπαδάκης και συν. (2004) βρήκαν ότι ….</w:t>
      </w:r>
    </w:p>
    <w:p w14:paraId="6388C7A3" w14:textId="77777777" w:rsidR="00BD308C" w:rsidRPr="00BD308C" w:rsidRDefault="00BD308C" w:rsidP="00255D5C">
      <w:pPr>
        <w:rPr>
          <w:sz w:val="20"/>
          <w:szCs w:val="28"/>
        </w:rPr>
      </w:pPr>
      <w:r w:rsidRPr="00BA26EA">
        <w:rPr>
          <w:i/>
          <w:sz w:val="20"/>
          <w:szCs w:val="28"/>
        </w:rPr>
        <w:t xml:space="preserve">Οι </w:t>
      </w:r>
      <w:proofErr w:type="spellStart"/>
      <w:r w:rsidRPr="00BA26EA">
        <w:rPr>
          <w:i/>
          <w:sz w:val="20"/>
          <w:szCs w:val="28"/>
        </w:rPr>
        <w:t>Feinstein</w:t>
      </w:r>
      <w:proofErr w:type="spellEnd"/>
      <w:r w:rsidRPr="00BA26EA">
        <w:rPr>
          <w:i/>
          <w:sz w:val="20"/>
          <w:szCs w:val="28"/>
        </w:rPr>
        <w:t xml:space="preserve"> </w:t>
      </w:r>
      <w:proofErr w:type="spellStart"/>
      <w:r w:rsidRPr="00BA26EA">
        <w:rPr>
          <w:i/>
          <w:sz w:val="20"/>
          <w:szCs w:val="28"/>
        </w:rPr>
        <w:t>et</w:t>
      </w:r>
      <w:proofErr w:type="spellEnd"/>
      <w:r w:rsidRPr="00BA26EA">
        <w:rPr>
          <w:i/>
          <w:sz w:val="20"/>
          <w:szCs w:val="28"/>
        </w:rPr>
        <w:t xml:space="preserve"> </w:t>
      </w:r>
      <w:proofErr w:type="spellStart"/>
      <w:r w:rsidRPr="00BA26EA">
        <w:rPr>
          <w:i/>
          <w:sz w:val="20"/>
          <w:szCs w:val="28"/>
        </w:rPr>
        <w:t>al</w:t>
      </w:r>
      <w:proofErr w:type="spellEnd"/>
      <w:r w:rsidRPr="00BA26EA">
        <w:rPr>
          <w:i/>
          <w:sz w:val="20"/>
          <w:szCs w:val="28"/>
        </w:rPr>
        <w:t>. (2004) βρήκαν ότι …</w:t>
      </w:r>
      <w:r w:rsidRPr="00BD308C">
        <w:rPr>
          <w:sz w:val="20"/>
          <w:szCs w:val="28"/>
        </w:rPr>
        <w:t xml:space="preserve"> ή όταν πρόκειται να τοποθετηθεί στο τέλος της πρότασης σε</w:t>
      </w:r>
      <w:r>
        <w:rPr>
          <w:sz w:val="20"/>
          <w:szCs w:val="28"/>
        </w:rPr>
        <w:t xml:space="preserve"> </w:t>
      </w:r>
      <w:r w:rsidRPr="00BD308C">
        <w:rPr>
          <w:sz w:val="20"/>
          <w:szCs w:val="28"/>
        </w:rPr>
        <w:t>παρένθεση:</w:t>
      </w:r>
    </w:p>
    <w:p w14:paraId="115FB6C6" w14:textId="77777777" w:rsidR="00BD308C" w:rsidRPr="00BA26EA" w:rsidRDefault="00BD308C" w:rsidP="00255D5C">
      <w:pPr>
        <w:rPr>
          <w:i/>
          <w:sz w:val="20"/>
          <w:szCs w:val="28"/>
        </w:rPr>
      </w:pPr>
      <w:r w:rsidRPr="00BA26EA">
        <w:rPr>
          <w:i/>
          <w:sz w:val="20"/>
          <w:szCs w:val="28"/>
        </w:rPr>
        <w:t>…βρέθηκε ότι … (Παπαδάκης και συν. 2004) ή …βρέθηκε ότι …(</w:t>
      </w:r>
      <w:proofErr w:type="spellStart"/>
      <w:r w:rsidRPr="00BA26EA">
        <w:rPr>
          <w:i/>
          <w:sz w:val="20"/>
          <w:szCs w:val="28"/>
        </w:rPr>
        <w:t>Feinstein</w:t>
      </w:r>
      <w:proofErr w:type="spellEnd"/>
      <w:r w:rsidRPr="00BA26EA">
        <w:rPr>
          <w:i/>
          <w:sz w:val="20"/>
          <w:szCs w:val="28"/>
        </w:rPr>
        <w:t xml:space="preserve"> </w:t>
      </w:r>
      <w:proofErr w:type="spellStart"/>
      <w:r w:rsidRPr="00BA26EA">
        <w:rPr>
          <w:i/>
          <w:sz w:val="20"/>
          <w:szCs w:val="28"/>
        </w:rPr>
        <w:t>et</w:t>
      </w:r>
      <w:proofErr w:type="spellEnd"/>
      <w:r w:rsidRPr="00BA26EA">
        <w:rPr>
          <w:i/>
          <w:sz w:val="20"/>
          <w:szCs w:val="28"/>
        </w:rPr>
        <w:t xml:space="preserve"> </w:t>
      </w:r>
      <w:proofErr w:type="spellStart"/>
      <w:r w:rsidRPr="00BA26EA">
        <w:rPr>
          <w:i/>
          <w:sz w:val="20"/>
          <w:szCs w:val="28"/>
        </w:rPr>
        <w:t>al</w:t>
      </w:r>
      <w:proofErr w:type="spellEnd"/>
      <w:r w:rsidRPr="00BA26EA">
        <w:rPr>
          <w:i/>
          <w:sz w:val="20"/>
          <w:szCs w:val="28"/>
        </w:rPr>
        <w:t>. 2004).</w:t>
      </w:r>
    </w:p>
    <w:p w14:paraId="1FF37564" w14:textId="77777777" w:rsidR="00BA26EA" w:rsidRDefault="00BA26EA" w:rsidP="00255D5C">
      <w:pPr>
        <w:rPr>
          <w:b/>
          <w:i/>
          <w:sz w:val="20"/>
          <w:szCs w:val="28"/>
        </w:rPr>
      </w:pPr>
    </w:p>
    <w:p w14:paraId="59EB3E4A" w14:textId="77777777" w:rsidR="00BD308C" w:rsidRPr="00BD308C" w:rsidRDefault="00BD308C" w:rsidP="00255D5C">
      <w:pPr>
        <w:rPr>
          <w:b/>
          <w:i/>
          <w:sz w:val="20"/>
          <w:szCs w:val="28"/>
        </w:rPr>
      </w:pPr>
      <w:r w:rsidRPr="00BD308C">
        <w:rPr>
          <w:b/>
          <w:i/>
          <w:sz w:val="20"/>
          <w:szCs w:val="28"/>
        </w:rPr>
        <w:t>Βιβλιογραφικές πηγές του ίδιου συγγραφέα με ίδια χρονολογία</w:t>
      </w:r>
    </w:p>
    <w:p w14:paraId="30C1893B" w14:textId="77777777" w:rsidR="00BD308C" w:rsidRPr="00BD308C" w:rsidRDefault="00BD308C" w:rsidP="00255D5C">
      <w:pPr>
        <w:rPr>
          <w:sz w:val="20"/>
          <w:szCs w:val="28"/>
        </w:rPr>
      </w:pPr>
      <w:r w:rsidRPr="00BD308C">
        <w:rPr>
          <w:sz w:val="20"/>
          <w:szCs w:val="28"/>
        </w:rPr>
        <w:t xml:space="preserve">Όταν θέλουμε να παραθέσουμε δύο ή περισσότερες βιβλιογραφικές πηγές </w:t>
      </w:r>
      <w:r>
        <w:rPr>
          <w:sz w:val="20"/>
          <w:szCs w:val="28"/>
        </w:rPr>
        <w:t>του ίδιου-ων συγγραφέα-</w:t>
      </w:r>
      <w:proofErr w:type="spellStart"/>
      <w:r>
        <w:rPr>
          <w:sz w:val="20"/>
          <w:szCs w:val="28"/>
        </w:rPr>
        <w:t>εων</w:t>
      </w:r>
      <w:proofErr w:type="spellEnd"/>
      <w:r>
        <w:rPr>
          <w:sz w:val="20"/>
          <w:szCs w:val="28"/>
        </w:rPr>
        <w:t xml:space="preserve">, και </w:t>
      </w:r>
      <w:r w:rsidRPr="00BD308C">
        <w:rPr>
          <w:sz w:val="20"/>
          <w:szCs w:val="28"/>
        </w:rPr>
        <w:t>οι οποίες έχουν εκδοθεί την ίδια χρονολογία, τότε μετά τη χρονολογία βάζουμε μια παύλα (-) και στη</w:t>
      </w:r>
      <w:r>
        <w:rPr>
          <w:sz w:val="20"/>
          <w:szCs w:val="28"/>
        </w:rPr>
        <w:t xml:space="preserve"> </w:t>
      </w:r>
      <w:r w:rsidRPr="00BD308C">
        <w:rPr>
          <w:sz w:val="20"/>
          <w:szCs w:val="28"/>
        </w:rPr>
        <w:t>συνέχεια τοποθετούμε τα γράμματα της αλφαβήτου ξεκινώντας από το α., όπως π.χ.</w:t>
      </w:r>
    </w:p>
    <w:p w14:paraId="0BBA68F0" w14:textId="77777777" w:rsidR="00BD308C" w:rsidRPr="00BA26EA" w:rsidRDefault="00BD308C" w:rsidP="00255D5C">
      <w:pPr>
        <w:rPr>
          <w:i/>
          <w:sz w:val="20"/>
          <w:szCs w:val="28"/>
        </w:rPr>
      </w:pPr>
      <w:r w:rsidRPr="00BA26EA">
        <w:rPr>
          <w:i/>
          <w:sz w:val="20"/>
          <w:szCs w:val="28"/>
        </w:rPr>
        <w:t>Αρκετές έρευνες (Γεωργίου1999-α, Γεωργίου 1999-β) έχουν δείξει ότι…</w:t>
      </w:r>
    </w:p>
    <w:p w14:paraId="09588420" w14:textId="77777777" w:rsidR="00BA26EA" w:rsidRDefault="00BA26EA" w:rsidP="00255D5C">
      <w:pPr>
        <w:rPr>
          <w:b/>
          <w:i/>
          <w:sz w:val="20"/>
          <w:szCs w:val="28"/>
        </w:rPr>
      </w:pPr>
    </w:p>
    <w:p w14:paraId="23D1774C" w14:textId="77777777" w:rsidR="00BD308C" w:rsidRPr="00BD308C" w:rsidRDefault="00BD308C" w:rsidP="00255D5C">
      <w:pPr>
        <w:rPr>
          <w:b/>
          <w:i/>
          <w:sz w:val="20"/>
          <w:szCs w:val="28"/>
        </w:rPr>
      </w:pPr>
      <w:r w:rsidRPr="00BD308C">
        <w:rPr>
          <w:b/>
          <w:i/>
          <w:sz w:val="20"/>
          <w:szCs w:val="28"/>
        </w:rPr>
        <w:t>Πολλές βιβλιογραφικές πηγές σε μια παρένθεση</w:t>
      </w:r>
    </w:p>
    <w:p w14:paraId="35DA76E0" w14:textId="77777777" w:rsidR="00BD308C" w:rsidRPr="00BD308C" w:rsidRDefault="00BD308C" w:rsidP="00255D5C">
      <w:pPr>
        <w:rPr>
          <w:sz w:val="20"/>
          <w:szCs w:val="28"/>
        </w:rPr>
      </w:pPr>
      <w:r w:rsidRPr="00BD308C">
        <w:rPr>
          <w:sz w:val="20"/>
          <w:szCs w:val="28"/>
        </w:rPr>
        <w:t>Στην περίπτωση που πρέπει να αναφέρουμε πολλαπλές βιβλιογραφικές πη</w:t>
      </w:r>
      <w:r>
        <w:rPr>
          <w:sz w:val="20"/>
          <w:szCs w:val="28"/>
        </w:rPr>
        <w:t xml:space="preserve">γές μέσα σε μία παρένθεση (είτε </w:t>
      </w:r>
      <w:r w:rsidRPr="00BD308C">
        <w:rPr>
          <w:sz w:val="20"/>
          <w:szCs w:val="28"/>
        </w:rPr>
        <w:t xml:space="preserve">στη μέση της πρότασης, είτε στο τέλος της), οι παραπομπές τοποθετούνται με χρονολογική σειρά και </w:t>
      </w:r>
      <w:r>
        <w:rPr>
          <w:sz w:val="20"/>
          <w:szCs w:val="28"/>
        </w:rPr>
        <w:t xml:space="preserve">τις </w:t>
      </w:r>
      <w:r w:rsidRPr="00BD308C">
        <w:rPr>
          <w:sz w:val="20"/>
          <w:szCs w:val="28"/>
        </w:rPr>
        <w:t>διαχωρίζουμε με ένα κόμμα. Καλό είναι πάντως οι παραπομπές για ένα θέμα σε μία παρένθεση να μην</w:t>
      </w:r>
      <w:r>
        <w:rPr>
          <w:sz w:val="20"/>
          <w:szCs w:val="28"/>
        </w:rPr>
        <w:t xml:space="preserve"> </w:t>
      </w:r>
      <w:r w:rsidRPr="00BD308C">
        <w:rPr>
          <w:sz w:val="20"/>
          <w:szCs w:val="28"/>
        </w:rPr>
        <w:t>ξεπερνούν τις 5 και να επιλέγονται οι σημαντικότερες και οι πλέον πρόσφατες.</w:t>
      </w:r>
    </w:p>
    <w:p w14:paraId="190F482B" w14:textId="77777777" w:rsidR="00BD308C" w:rsidRPr="00BD308C" w:rsidRDefault="00BD308C" w:rsidP="00255D5C">
      <w:pPr>
        <w:rPr>
          <w:sz w:val="20"/>
          <w:szCs w:val="28"/>
        </w:rPr>
      </w:pPr>
      <w:r w:rsidRPr="00BD308C">
        <w:rPr>
          <w:sz w:val="20"/>
          <w:szCs w:val="28"/>
        </w:rPr>
        <w:lastRenderedPageBreak/>
        <w:t>Πολλοί υποστηρίζουν ότι το άγχος επιδρά αρνητικά στην φυσική κατάσταση (</w:t>
      </w:r>
      <w:proofErr w:type="spellStart"/>
      <w:r w:rsidRPr="00BD308C">
        <w:rPr>
          <w:sz w:val="20"/>
          <w:szCs w:val="28"/>
        </w:rPr>
        <w:t>Abdellah</w:t>
      </w:r>
      <w:proofErr w:type="spellEnd"/>
      <w:r w:rsidRPr="00BD308C">
        <w:rPr>
          <w:sz w:val="20"/>
          <w:szCs w:val="28"/>
        </w:rPr>
        <w:t xml:space="preserve"> &amp; </w:t>
      </w:r>
      <w:proofErr w:type="spellStart"/>
      <w:r w:rsidRPr="00BD308C">
        <w:rPr>
          <w:sz w:val="20"/>
          <w:szCs w:val="28"/>
        </w:rPr>
        <w:t>Levine</w:t>
      </w:r>
      <w:proofErr w:type="spellEnd"/>
      <w:r w:rsidRPr="00BD308C">
        <w:rPr>
          <w:sz w:val="20"/>
          <w:szCs w:val="28"/>
        </w:rPr>
        <w:t xml:space="preserve"> 1957,</w:t>
      </w:r>
      <w:r>
        <w:rPr>
          <w:sz w:val="20"/>
          <w:szCs w:val="28"/>
        </w:rPr>
        <w:t xml:space="preserve"> </w:t>
      </w:r>
      <w:r w:rsidRPr="00BD308C">
        <w:rPr>
          <w:sz w:val="20"/>
          <w:szCs w:val="28"/>
          <w:lang w:val="en-US"/>
        </w:rPr>
        <w:t>Cleary</w:t>
      </w:r>
      <w:r w:rsidRPr="00BD308C">
        <w:rPr>
          <w:sz w:val="20"/>
          <w:szCs w:val="28"/>
        </w:rPr>
        <w:t xml:space="preserve"> &amp; </w:t>
      </w:r>
      <w:r w:rsidRPr="00BD308C">
        <w:rPr>
          <w:sz w:val="20"/>
          <w:szCs w:val="28"/>
          <w:lang w:val="en-US"/>
        </w:rPr>
        <w:t>McNeil</w:t>
      </w:r>
      <w:r w:rsidRPr="00BD308C">
        <w:rPr>
          <w:sz w:val="20"/>
          <w:szCs w:val="28"/>
        </w:rPr>
        <w:t xml:space="preserve"> 1988, </w:t>
      </w:r>
      <w:r w:rsidRPr="00BD308C">
        <w:rPr>
          <w:sz w:val="20"/>
          <w:szCs w:val="28"/>
          <w:lang w:val="en-US"/>
        </w:rPr>
        <w:t>Pascoe</w:t>
      </w:r>
      <w:r w:rsidRPr="00BD308C">
        <w:rPr>
          <w:sz w:val="20"/>
          <w:szCs w:val="28"/>
        </w:rPr>
        <w:t xml:space="preserve"> 1989, </w:t>
      </w:r>
      <w:r w:rsidRPr="00BD308C">
        <w:rPr>
          <w:sz w:val="20"/>
          <w:szCs w:val="28"/>
          <w:lang w:val="en-US"/>
        </w:rPr>
        <w:t>Miles</w:t>
      </w:r>
      <w:r w:rsidRPr="00BD308C">
        <w:rPr>
          <w:sz w:val="20"/>
          <w:szCs w:val="28"/>
        </w:rPr>
        <w:t xml:space="preserve"> 2000, </w:t>
      </w:r>
      <w:proofErr w:type="spellStart"/>
      <w:r w:rsidRPr="00BD308C">
        <w:rPr>
          <w:sz w:val="20"/>
          <w:szCs w:val="28"/>
          <w:lang w:val="en-US"/>
        </w:rPr>
        <w:t>Oneil</w:t>
      </w:r>
      <w:proofErr w:type="spellEnd"/>
      <w:r w:rsidRPr="00BD308C">
        <w:rPr>
          <w:sz w:val="20"/>
          <w:szCs w:val="28"/>
        </w:rPr>
        <w:t xml:space="preserve"> </w:t>
      </w:r>
      <w:r w:rsidRPr="00BD308C">
        <w:rPr>
          <w:sz w:val="20"/>
          <w:szCs w:val="28"/>
          <w:lang w:val="en-US"/>
        </w:rPr>
        <w:t>et</w:t>
      </w:r>
      <w:r w:rsidRPr="00BD308C">
        <w:rPr>
          <w:sz w:val="20"/>
          <w:szCs w:val="28"/>
        </w:rPr>
        <w:t xml:space="preserve"> </w:t>
      </w:r>
      <w:r w:rsidRPr="00BD308C">
        <w:rPr>
          <w:sz w:val="20"/>
          <w:szCs w:val="28"/>
          <w:lang w:val="en-US"/>
        </w:rPr>
        <w:t>al</w:t>
      </w:r>
      <w:r w:rsidRPr="00BD308C">
        <w:rPr>
          <w:sz w:val="20"/>
          <w:szCs w:val="28"/>
        </w:rPr>
        <w:t>. 2002).</w:t>
      </w:r>
    </w:p>
    <w:p w14:paraId="7A505676" w14:textId="77777777" w:rsidR="00BA26EA" w:rsidRDefault="00BA26EA" w:rsidP="00255D5C">
      <w:pPr>
        <w:rPr>
          <w:b/>
          <w:i/>
          <w:sz w:val="20"/>
          <w:szCs w:val="28"/>
        </w:rPr>
      </w:pPr>
    </w:p>
    <w:p w14:paraId="7711D996" w14:textId="77777777" w:rsidR="00BD308C" w:rsidRPr="00BD308C" w:rsidRDefault="00BD308C" w:rsidP="00255D5C">
      <w:pPr>
        <w:rPr>
          <w:b/>
          <w:i/>
          <w:sz w:val="20"/>
          <w:szCs w:val="28"/>
        </w:rPr>
      </w:pPr>
      <w:r w:rsidRPr="00BD308C">
        <w:rPr>
          <w:b/>
          <w:i/>
          <w:sz w:val="20"/>
          <w:szCs w:val="28"/>
        </w:rPr>
        <w:t>Συγγραφείς με το ίδιο επώνυμο</w:t>
      </w:r>
    </w:p>
    <w:p w14:paraId="02D53EEA" w14:textId="77777777" w:rsidR="00BD308C" w:rsidRPr="00BD308C" w:rsidRDefault="00BD308C" w:rsidP="00255D5C">
      <w:pPr>
        <w:rPr>
          <w:sz w:val="20"/>
          <w:szCs w:val="28"/>
        </w:rPr>
      </w:pPr>
      <w:r w:rsidRPr="00BD308C">
        <w:rPr>
          <w:sz w:val="20"/>
          <w:szCs w:val="28"/>
        </w:rPr>
        <w:t>Σε περίπτωση που πρέπει να παραθέσουμε μια βιβλιογραφική πηγή με δύο συγγραφείς που έχουν</w:t>
      </w:r>
      <w:r>
        <w:rPr>
          <w:sz w:val="20"/>
          <w:szCs w:val="28"/>
        </w:rPr>
        <w:t xml:space="preserve"> το ίδιο </w:t>
      </w:r>
      <w:r w:rsidRPr="00BD308C">
        <w:rPr>
          <w:sz w:val="20"/>
          <w:szCs w:val="28"/>
        </w:rPr>
        <w:t>επώνυμο, τότε παραθέτουμε και τα αρχικά τους, ώστε να μπορέσει ο αναγνώστης να τους ξεχωρίσει.</w:t>
      </w:r>
    </w:p>
    <w:p w14:paraId="49DB4E61" w14:textId="77777777" w:rsidR="00BD308C" w:rsidRPr="00BA26EA" w:rsidRDefault="00BD308C" w:rsidP="00255D5C">
      <w:pPr>
        <w:rPr>
          <w:i/>
          <w:sz w:val="20"/>
          <w:szCs w:val="28"/>
        </w:rPr>
      </w:pPr>
      <w:r w:rsidRPr="00BA26EA">
        <w:rPr>
          <w:i/>
          <w:sz w:val="20"/>
          <w:szCs w:val="28"/>
        </w:rPr>
        <w:t xml:space="preserve">Οι Α. Μ. </w:t>
      </w:r>
      <w:proofErr w:type="spellStart"/>
      <w:r w:rsidRPr="00BA26EA">
        <w:rPr>
          <w:i/>
          <w:sz w:val="20"/>
          <w:szCs w:val="28"/>
        </w:rPr>
        <w:t>Ferguson</w:t>
      </w:r>
      <w:proofErr w:type="spellEnd"/>
      <w:r w:rsidRPr="00BA26EA">
        <w:rPr>
          <w:i/>
          <w:sz w:val="20"/>
          <w:szCs w:val="28"/>
        </w:rPr>
        <w:t xml:space="preserve"> (1997) και F. P. </w:t>
      </w:r>
      <w:proofErr w:type="spellStart"/>
      <w:r w:rsidRPr="00BA26EA">
        <w:rPr>
          <w:i/>
          <w:sz w:val="20"/>
          <w:szCs w:val="28"/>
        </w:rPr>
        <w:t>Ferguson</w:t>
      </w:r>
      <w:proofErr w:type="spellEnd"/>
      <w:r w:rsidRPr="00BA26EA">
        <w:rPr>
          <w:i/>
          <w:sz w:val="20"/>
          <w:szCs w:val="28"/>
        </w:rPr>
        <w:t xml:space="preserve"> (2002) βρήκαν ότι…</w:t>
      </w:r>
    </w:p>
    <w:p w14:paraId="7D5AC1FE" w14:textId="77777777" w:rsidR="00BA26EA" w:rsidRDefault="00BA26EA" w:rsidP="00255D5C">
      <w:pPr>
        <w:rPr>
          <w:b/>
          <w:i/>
          <w:sz w:val="20"/>
          <w:szCs w:val="28"/>
        </w:rPr>
      </w:pPr>
    </w:p>
    <w:p w14:paraId="1DD12D8E" w14:textId="77777777" w:rsidR="00BD308C" w:rsidRPr="00BD308C" w:rsidRDefault="00BD308C" w:rsidP="00255D5C">
      <w:pPr>
        <w:rPr>
          <w:b/>
          <w:i/>
          <w:sz w:val="20"/>
          <w:szCs w:val="28"/>
        </w:rPr>
      </w:pPr>
      <w:r w:rsidRPr="00BD308C">
        <w:rPr>
          <w:b/>
          <w:i/>
          <w:sz w:val="20"/>
          <w:szCs w:val="28"/>
        </w:rPr>
        <w:t>Παράθεση πρωτότυπου κειμένου</w:t>
      </w:r>
    </w:p>
    <w:p w14:paraId="7CCD52DC" w14:textId="77777777" w:rsidR="00BD308C" w:rsidRPr="00BD308C" w:rsidRDefault="00BD308C" w:rsidP="00255D5C">
      <w:pPr>
        <w:rPr>
          <w:sz w:val="20"/>
          <w:szCs w:val="28"/>
        </w:rPr>
      </w:pPr>
      <w:r w:rsidRPr="00BD308C">
        <w:rPr>
          <w:sz w:val="20"/>
          <w:szCs w:val="28"/>
        </w:rPr>
        <w:t>Μερικές φορές είναι πιο χρήσιμο να παραθέτουμε απευθείας αποσπάσματ</w:t>
      </w:r>
      <w:r>
        <w:rPr>
          <w:sz w:val="20"/>
          <w:szCs w:val="28"/>
        </w:rPr>
        <w:t xml:space="preserve">α κειμένων μιας πηγής από το να </w:t>
      </w:r>
      <w:r w:rsidRPr="00BD308C">
        <w:rPr>
          <w:sz w:val="20"/>
          <w:szCs w:val="28"/>
        </w:rPr>
        <w:t>αναφερόμαστε σε αυτήν περιγραφικά. Η υπερβολική όμως χρήση των παραθέσεων αυτών δεν είναι</w:t>
      </w:r>
      <w:r>
        <w:rPr>
          <w:sz w:val="20"/>
          <w:szCs w:val="28"/>
        </w:rPr>
        <w:t xml:space="preserve"> </w:t>
      </w:r>
      <w:r w:rsidRPr="00BD308C">
        <w:rPr>
          <w:sz w:val="20"/>
          <w:szCs w:val="28"/>
        </w:rPr>
        <w:t>επιθυμητή, καθώς είναι κουραστική, αλλά και φανερώνει έλλειψη επαρκούς επιχειρηματολογίας και κριτικής</w:t>
      </w:r>
      <w:r>
        <w:rPr>
          <w:sz w:val="20"/>
          <w:szCs w:val="28"/>
        </w:rPr>
        <w:t xml:space="preserve"> </w:t>
      </w:r>
      <w:r w:rsidRPr="00BD308C">
        <w:rPr>
          <w:sz w:val="20"/>
          <w:szCs w:val="28"/>
        </w:rPr>
        <w:t>σκέψης από τον ερευνητή. Γενικά, όταν παραθέτουμε κείμενο πρέπει να ακολουθούμε τους κάτωθι κανόνες:</w:t>
      </w:r>
    </w:p>
    <w:p w14:paraId="6BF0BD8D" w14:textId="77777777" w:rsidR="00BD308C" w:rsidRPr="00BD308C" w:rsidRDefault="00BD308C" w:rsidP="00255D5C">
      <w:pPr>
        <w:rPr>
          <w:sz w:val="20"/>
          <w:szCs w:val="28"/>
        </w:rPr>
      </w:pPr>
      <w:r w:rsidRPr="00BD308C">
        <w:rPr>
          <w:sz w:val="20"/>
          <w:szCs w:val="28"/>
        </w:rPr>
        <w:t>1. Μια παράθεση πρωτότυπου κειμένου πρέπει να χρησιμοποιείται μόνο ό</w:t>
      </w:r>
      <w:r>
        <w:rPr>
          <w:sz w:val="20"/>
          <w:szCs w:val="28"/>
        </w:rPr>
        <w:t xml:space="preserve">ταν συνεισφέρει περισσότερο από </w:t>
      </w:r>
      <w:r w:rsidRPr="00BD308C">
        <w:rPr>
          <w:sz w:val="20"/>
          <w:szCs w:val="28"/>
        </w:rPr>
        <w:t>ό,τι αν περιγραφόταν το συγκεκριμένο έργο με τα λόγια του ερευνητή – φοιτητή.</w:t>
      </w:r>
    </w:p>
    <w:p w14:paraId="0DA4BF57" w14:textId="77777777" w:rsidR="00BD308C" w:rsidRPr="00BD308C" w:rsidRDefault="00BD308C" w:rsidP="00255D5C">
      <w:pPr>
        <w:rPr>
          <w:sz w:val="20"/>
          <w:szCs w:val="28"/>
        </w:rPr>
      </w:pPr>
      <w:r w:rsidRPr="00BD308C">
        <w:rPr>
          <w:sz w:val="20"/>
          <w:szCs w:val="28"/>
        </w:rPr>
        <w:t>2. Κάθε φορά που παρατίθεται ένα απόσπασμα πρωτότυπου κειμένου</w:t>
      </w:r>
      <w:r>
        <w:rPr>
          <w:sz w:val="20"/>
          <w:szCs w:val="28"/>
        </w:rPr>
        <w:t xml:space="preserve"> δεν πρέπει να παραλείπουμε την </w:t>
      </w:r>
      <w:r w:rsidRPr="00BD308C">
        <w:rPr>
          <w:sz w:val="20"/>
          <w:szCs w:val="28"/>
        </w:rPr>
        <w:t>αναφορά στο συγγραφέα αυτού του κειμένου (συνήθως μπαίνει στην αρχή) καθώς και τη σελίδα ή σελίδες</w:t>
      </w:r>
      <w:r>
        <w:rPr>
          <w:sz w:val="20"/>
          <w:szCs w:val="28"/>
        </w:rPr>
        <w:t xml:space="preserve"> </w:t>
      </w:r>
      <w:r w:rsidRPr="00BD308C">
        <w:rPr>
          <w:sz w:val="20"/>
          <w:szCs w:val="28"/>
        </w:rPr>
        <w:t>από το πρωτότυπο κείμενο μέσα σε παρένθεση μετά το τέλος των εισαγωγικών. Με αυτό τον τρόπο, ο</w:t>
      </w:r>
      <w:r>
        <w:rPr>
          <w:sz w:val="20"/>
          <w:szCs w:val="28"/>
        </w:rPr>
        <w:t xml:space="preserve"> </w:t>
      </w:r>
      <w:r w:rsidRPr="00BD308C">
        <w:rPr>
          <w:sz w:val="20"/>
          <w:szCs w:val="28"/>
        </w:rPr>
        <w:t>αναγνώστης μπορεί να το εντοπίσει στην πρωτογενή πηγή αυτού του αποσπάσματος, π.χ.</w:t>
      </w:r>
    </w:p>
    <w:p w14:paraId="044D1C7D" w14:textId="77777777" w:rsidR="00BD308C" w:rsidRPr="00BD308C" w:rsidRDefault="00BD308C" w:rsidP="00255D5C">
      <w:pPr>
        <w:rPr>
          <w:sz w:val="20"/>
          <w:szCs w:val="28"/>
        </w:rPr>
      </w:pPr>
      <w:r w:rsidRPr="00BD308C">
        <w:rPr>
          <w:sz w:val="20"/>
          <w:szCs w:val="28"/>
        </w:rPr>
        <w:t xml:space="preserve">Όπως μάλιστα υποστήριξε ο </w:t>
      </w:r>
      <w:proofErr w:type="spellStart"/>
      <w:r w:rsidRPr="00BD308C">
        <w:rPr>
          <w:sz w:val="20"/>
          <w:szCs w:val="28"/>
        </w:rPr>
        <w:t>Bedwick</w:t>
      </w:r>
      <w:proofErr w:type="spellEnd"/>
      <w:r w:rsidRPr="00BD308C">
        <w:rPr>
          <w:sz w:val="20"/>
          <w:szCs w:val="28"/>
        </w:rPr>
        <w:t xml:space="preserve"> (1996) </w:t>
      </w:r>
      <w:r w:rsidRPr="00BA26EA">
        <w:rPr>
          <w:i/>
          <w:sz w:val="20"/>
          <w:szCs w:val="28"/>
        </w:rPr>
        <w:t xml:space="preserve">“…οι παράγοντες που ευθύνονται για τη δημιουργία της </w:t>
      </w:r>
      <w:proofErr w:type="spellStart"/>
      <w:r w:rsidRPr="00BA26EA">
        <w:rPr>
          <w:i/>
          <w:sz w:val="20"/>
          <w:szCs w:val="28"/>
        </w:rPr>
        <w:t>αθηρωματικής</w:t>
      </w:r>
      <w:proofErr w:type="spellEnd"/>
      <w:r w:rsidRPr="00BA26EA">
        <w:rPr>
          <w:i/>
          <w:sz w:val="20"/>
          <w:szCs w:val="28"/>
        </w:rPr>
        <w:t xml:space="preserve"> πλάκας είναι ….” (σελ. 156).</w:t>
      </w:r>
    </w:p>
    <w:p w14:paraId="1D4A9D83" w14:textId="77777777" w:rsidR="00BD308C" w:rsidRPr="00BD308C" w:rsidRDefault="00BD308C" w:rsidP="00255D5C">
      <w:pPr>
        <w:rPr>
          <w:sz w:val="20"/>
          <w:szCs w:val="28"/>
        </w:rPr>
      </w:pPr>
      <w:r w:rsidRPr="00BD308C">
        <w:rPr>
          <w:sz w:val="20"/>
          <w:szCs w:val="28"/>
        </w:rPr>
        <w:t xml:space="preserve">3. Η </w:t>
      </w:r>
      <w:proofErr w:type="spellStart"/>
      <w:r w:rsidRPr="00BD308C">
        <w:rPr>
          <w:sz w:val="20"/>
          <w:szCs w:val="28"/>
        </w:rPr>
        <w:t>παραγραφοποίηση</w:t>
      </w:r>
      <w:proofErr w:type="spellEnd"/>
      <w:r w:rsidRPr="00BD308C">
        <w:rPr>
          <w:sz w:val="20"/>
          <w:szCs w:val="28"/>
        </w:rPr>
        <w:t xml:space="preserve"> και η μορφοποίηση του παρατιθέμενου κειμένου εξα</w:t>
      </w:r>
      <w:r>
        <w:rPr>
          <w:sz w:val="20"/>
          <w:szCs w:val="28"/>
        </w:rPr>
        <w:t xml:space="preserve">ρτάται καταρχάς από το αν είναι </w:t>
      </w:r>
      <w:r w:rsidRPr="00BD308C">
        <w:rPr>
          <w:sz w:val="20"/>
          <w:szCs w:val="28"/>
        </w:rPr>
        <w:t>μεγάλο ή όχι. Αν έχουμε να κάνουμε μία μικρή παράθεση (π.χ. 2 γραμμές κειμένου), τότε την</w:t>
      </w:r>
      <w:r>
        <w:rPr>
          <w:sz w:val="20"/>
          <w:szCs w:val="28"/>
        </w:rPr>
        <w:t xml:space="preserve"> </w:t>
      </w:r>
      <w:r w:rsidRPr="00BD308C">
        <w:rPr>
          <w:sz w:val="20"/>
          <w:szCs w:val="28"/>
        </w:rPr>
        <w:t>ενσωματώνουμε στη ροή του κυρίως κειμένου, με την τοποθέτηση εισαγωγικών (βλέπε προηγούμενο</w:t>
      </w:r>
      <w:r>
        <w:rPr>
          <w:sz w:val="20"/>
          <w:szCs w:val="28"/>
        </w:rPr>
        <w:t xml:space="preserve"> </w:t>
      </w:r>
      <w:r w:rsidRPr="00BD308C">
        <w:rPr>
          <w:sz w:val="20"/>
          <w:szCs w:val="28"/>
        </w:rPr>
        <w:t>παράδειγμα). Αν έχουμε μεγαλύτερο κείμενο, τότε υπάρχουν δύο τρόποι για να γίνει η παράθεσή του:</w:t>
      </w:r>
    </w:p>
    <w:p w14:paraId="5289639C" w14:textId="77777777" w:rsidR="00BD308C" w:rsidRPr="00BD308C" w:rsidRDefault="00BD308C" w:rsidP="00255D5C">
      <w:pPr>
        <w:rPr>
          <w:sz w:val="20"/>
          <w:szCs w:val="28"/>
        </w:rPr>
      </w:pPr>
      <w:r w:rsidRPr="00BD308C">
        <w:rPr>
          <w:sz w:val="20"/>
          <w:szCs w:val="28"/>
        </w:rPr>
        <w:t>α) Να τοποθετηθεί κάτω από την προηγούμενη παράγραφο του κυρί</w:t>
      </w:r>
      <w:r>
        <w:rPr>
          <w:sz w:val="20"/>
          <w:szCs w:val="28"/>
        </w:rPr>
        <w:t xml:space="preserve">ως κειμένου, με το ίδιο μέγεθος </w:t>
      </w:r>
      <w:r w:rsidRPr="00BD308C">
        <w:rPr>
          <w:sz w:val="20"/>
          <w:szCs w:val="28"/>
        </w:rPr>
        <w:t xml:space="preserve">γραμματοσειράς (π.χ. </w:t>
      </w:r>
      <w:proofErr w:type="spellStart"/>
      <w:r w:rsidRPr="00BD308C">
        <w:rPr>
          <w:sz w:val="20"/>
          <w:szCs w:val="28"/>
        </w:rPr>
        <w:t>Times</w:t>
      </w:r>
      <w:proofErr w:type="spellEnd"/>
      <w:r w:rsidRPr="00BD308C">
        <w:rPr>
          <w:sz w:val="20"/>
          <w:szCs w:val="28"/>
        </w:rPr>
        <w:t xml:space="preserve"> </w:t>
      </w:r>
      <w:proofErr w:type="spellStart"/>
      <w:r w:rsidRPr="00BD308C">
        <w:rPr>
          <w:sz w:val="20"/>
          <w:szCs w:val="28"/>
        </w:rPr>
        <w:t>New</w:t>
      </w:r>
      <w:proofErr w:type="spellEnd"/>
      <w:r w:rsidRPr="00BD308C">
        <w:rPr>
          <w:sz w:val="20"/>
          <w:szCs w:val="28"/>
        </w:rPr>
        <w:t xml:space="preserve"> </w:t>
      </w:r>
      <w:proofErr w:type="spellStart"/>
      <w:r w:rsidRPr="00BD308C">
        <w:rPr>
          <w:sz w:val="20"/>
          <w:szCs w:val="28"/>
        </w:rPr>
        <w:t>Roman</w:t>
      </w:r>
      <w:proofErr w:type="spellEnd"/>
      <w:r w:rsidRPr="00BD308C">
        <w:rPr>
          <w:sz w:val="20"/>
          <w:szCs w:val="28"/>
        </w:rPr>
        <w:t>, 12 στιγμών), αλλά με μεγαλύτερη εσοχή από το αριστερό μέρος</w:t>
      </w:r>
      <w:r>
        <w:rPr>
          <w:sz w:val="20"/>
          <w:szCs w:val="28"/>
        </w:rPr>
        <w:t xml:space="preserve"> </w:t>
      </w:r>
      <w:r w:rsidRPr="00BD308C">
        <w:rPr>
          <w:sz w:val="20"/>
          <w:szCs w:val="28"/>
        </w:rPr>
        <w:t>της σελίδας (π.χ. αν η παράγραφος έχει εσοχή 2,4 εκατ., τότε τοποθετούμε την προς παράθεση παράγραφο</w:t>
      </w:r>
      <w:r>
        <w:rPr>
          <w:sz w:val="20"/>
          <w:szCs w:val="28"/>
        </w:rPr>
        <w:t xml:space="preserve"> </w:t>
      </w:r>
      <w:r w:rsidRPr="00BD308C">
        <w:rPr>
          <w:sz w:val="20"/>
          <w:szCs w:val="28"/>
        </w:rPr>
        <w:t>με εσοχή 4 εκατ.). Π.χ.</w:t>
      </w:r>
    </w:p>
    <w:p w14:paraId="7BBF3A46" w14:textId="77777777" w:rsidR="00BD308C" w:rsidRPr="00BD308C" w:rsidRDefault="00BD308C" w:rsidP="00255D5C">
      <w:pPr>
        <w:rPr>
          <w:sz w:val="20"/>
          <w:szCs w:val="28"/>
        </w:rPr>
      </w:pPr>
      <w:r w:rsidRPr="00BD308C">
        <w:rPr>
          <w:sz w:val="20"/>
          <w:szCs w:val="28"/>
        </w:rPr>
        <w:t xml:space="preserve">Σύμφωνα με τον Αριστοτέλη (Ηθικά </w:t>
      </w:r>
      <w:proofErr w:type="spellStart"/>
      <w:r w:rsidRPr="00BD308C">
        <w:rPr>
          <w:sz w:val="20"/>
          <w:szCs w:val="28"/>
        </w:rPr>
        <w:t>Νικομάχεια</w:t>
      </w:r>
      <w:proofErr w:type="spellEnd"/>
      <w:r w:rsidRPr="00BD308C">
        <w:rPr>
          <w:sz w:val="20"/>
          <w:szCs w:val="28"/>
        </w:rPr>
        <w:t>, Εκδόσεις Κάκτος 1994):</w:t>
      </w:r>
    </w:p>
    <w:p w14:paraId="722B9121" w14:textId="77777777" w:rsidR="00BD308C" w:rsidRPr="00BD308C" w:rsidRDefault="00BD308C" w:rsidP="00255D5C">
      <w:pPr>
        <w:ind w:left="720"/>
        <w:rPr>
          <w:sz w:val="20"/>
          <w:szCs w:val="28"/>
        </w:rPr>
      </w:pPr>
      <w:r w:rsidRPr="00BD308C">
        <w:rPr>
          <w:sz w:val="20"/>
          <w:szCs w:val="28"/>
        </w:rPr>
        <w:t>«</w:t>
      </w:r>
      <w:r>
        <w:rPr>
          <w:sz w:val="20"/>
          <w:szCs w:val="28"/>
        </w:rPr>
        <w:t>Δ</w:t>
      </w:r>
      <w:r w:rsidRPr="00BD308C">
        <w:rPr>
          <w:sz w:val="20"/>
          <w:szCs w:val="28"/>
        </w:rPr>
        <w:t>ιαφωνούν, όμως, μεταξύ τους σχετικά με το τι είναι η ευδαιμον</w:t>
      </w:r>
      <w:r>
        <w:rPr>
          <w:sz w:val="20"/>
          <w:szCs w:val="28"/>
        </w:rPr>
        <w:t xml:space="preserve">ία και δεν την αποτιμούν με τον </w:t>
      </w:r>
      <w:r w:rsidRPr="00BD308C">
        <w:rPr>
          <w:sz w:val="20"/>
          <w:szCs w:val="28"/>
        </w:rPr>
        <w:t xml:space="preserve">ίδιο τρόπο οι πολλοί και οι σοφοί. </w:t>
      </w:r>
      <w:r w:rsidR="00BA26EA">
        <w:rPr>
          <w:sz w:val="20"/>
          <w:szCs w:val="28"/>
        </w:rPr>
        <w:t>δ</w:t>
      </w:r>
      <w:r w:rsidRPr="00BD308C">
        <w:rPr>
          <w:sz w:val="20"/>
          <w:szCs w:val="28"/>
        </w:rPr>
        <w:t>ιότι εκείνοι την κατατάσσουν στα απτά και φανερά πράγματα,</w:t>
      </w:r>
      <w:r>
        <w:rPr>
          <w:sz w:val="20"/>
          <w:szCs w:val="28"/>
        </w:rPr>
        <w:t xml:space="preserve"> </w:t>
      </w:r>
      <w:r w:rsidRPr="00BD308C">
        <w:rPr>
          <w:sz w:val="20"/>
          <w:szCs w:val="28"/>
        </w:rPr>
        <w:t xml:space="preserve">όπως είναι η ηδονή ή ο πλούτος ή η τιμή, ενώ αυτοί τη θεωρούν κάτι άλλο. Σε πολλές περιπτώσεις, </w:t>
      </w:r>
      <w:r w:rsidRPr="00BD308C">
        <w:rPr>
          <w:sz w:val="20"/>
          <w:szCs w:val="28"/>
        </w:rPr>
        <w:lastRenderedPageBreak/>
        <w:t>ο</w:t>
      </w:r>
      <w:r>
        <w:rPr>
          <w:sz w:val="20"/>
          <w:szCs w:val="28"/>
        </w:rPr>
        <w:t xml:space="preserve"> </w:t>
      </w:r>
      <w:r w:rsidRPr="00BD308C">
        <w:rPr>
          <w:sz w:val="20"/>
          <w:szCs w:val="28"/>
        </w:rPr>
        <w:t>ίδιος άνθρωπος έχει διαφορετική γνώμη, διότι όταν αρρωστήσει, θεωρεί την υγεία ευδαιμονία κι όταν</w:t>
      </w:r>
      <w:r>
        <w:rPr>
          <w:sz w:val="20"/>
          <w:szCs w:val="28"/>
        </w:rPr>
        <w:t xml:space="preserve"> </w:t>
      </w:r>
      <w:r w:rsidRPr="00BD308C">
        <w:rPr>
          <w:sz w:val="20"/>
          <w:szCs w:val="28"/>
        </w:rPr>
        <w:t>είναι φτωχός, τα πλούτη.»</w:t>
      </w:r>
    </w:p>
    <w:p w14:paraId="0C6B8904" w14:textId="77777777" w:rsidR="00BD308C" w:rsidRPr="00BD308C" w:rsidRDefault="00BD308C" w:rsidP="00255D5C">
      <w:pPr>
        <w:rPr>
          <w:sz w:val="20"/>
          <w:szCs w:val="28"/>
        </w:rPr>
      </w:pPr>
      <w:r w:rsidRPr="00BD308C">
        <w:rPr>
          <w:sz w:val="20"/>
          <w:szCs w:val="28"/>
        </w:rPr>
        <w:t>β) Η παράγραφος της παράθεσης να μην έχει μεγαλύτερη εσοχή από τις</w:t>
      </w:r>
      <w:r>
        <w:rPr>
          <w:sz w:val="20"/>
          <w:szCs w:val="28"/>
        </w:rPr>
        <w:t xml:space="preserve"> υπόλοιπες παραγράφους, αλλά τα </w:t>
      </w:r>
      <w:r w:rsidRPr="00BD308C">
        <w:rPr>
          <w:sz w:val="20"/>
          <w:szCs w:val="28"/>
        </w:rPr>
        <w:t>γράμματά της να γραφτούν πλάγια, ούτως ώστε να ξεχωρίζουν από τα υπόλοιπα του κειμένου. Π.χ.</w:t>
      </w:r>
    </w:p>
    <w:p w14:paraId="147412D5" w14:textId="77777777" w:rsidR="00BD308C" w:rsidRPr="00BD308C" w:rsidRDefault="00BD308C" w:rsidP="00255D5C">
      <w:pPr>
        <w:rPr>
          <w:sz w:val="20"/>
          <w:szCs w:val="28"/>
        </w:rPr>
      </w:pPr>
      <w:r w:rsidRPr="00BD308C">
        <w:rPr>
          <w:sz w:val="20"/>
          <w:szCs w:val="28"/>
        </w:rPr>
        <w:t>Το 1991 η Παγκόσμια Οργάνωση Υγείας επανήλθε με μια περι</w:t>
      </w:r>
      <w:r>
        <w:rPr>
          <w:sz w:val="20"/>
          <w:szCs w:val="28"/>
        </w:rPr>
        <w:t xml:space="preserve">σσότερο ξεκάθαρη και σαφή πλέον </w:t>
      </w:r>
      <w:r w:rsidRPr="00BD308C">
        <w:rPr>
          <w:sz w:val="20"/>
          <w:szCs w:val="28"/>
        </w:rPr>
        <w:t>αναφορά στην ποιότητα ζωής:</w:t>
      </w:r>
    </w:p>
    <w:p w14:paraId="44032795" w14:textId="77777777" w:rsidR="00B0741F" w:rsidRDefault="00BD308C" w:rsidP="00255D5C">
      <w:pPr>
        <w:rPr>
          <w:i/>
          <w:sz w:val="20"/>
          <w:szCs w:val="28"/>
        </w:rPr>
      </w:pPr>
      <w:r w:rsidRPr="00BD308C">
        <w:rPr>
          <w:i/>
          <w:sz w:val="20"/>
          <w:szCs w:val="28"/>
        </w:rPr>
        <w:t>«…όλοι οι άνθρωποι πρέπει να έχουν την ευκαιρία να αναπτύξουν το δυναμικό υγείας, για να μπορέσουν να ζήσουν ζωή που να τους ικανοποιεί κοινωνικά, οικονομικά και ψυχικά».</w:t>
      </w:r>
    </w:p>
    <w:p w14:paraId="48124D6E" w14:textId="77777777" w:rsidR="007318FF" w:rsidRDefault="007318FF" w:rsidP="00255D5C">
      <w:pPr>
        <w:rPr>
          <w:i/>
          <w:sz w:val="20"/>
          <w:szCs w:val="28"/>
        </w:rPr>
      </w:pPr>
    </w:p>
    <w:p w14:paraId="013147B0" w14:textId="77777777" w:rsidR="007318FF" w:rsidRPr="007318FF" w:rsidRDefault="007318FF" w:rsidP="00255D5C">
      <w:pPr>
        <w:rPr>
          <w:b/>
          <w:szCs w:val="28"/>
        </w:rPr>
      </w:pPr>
      <w:r w:rsidRPr="007318FF">
        <w:rPr>
          <w:b/>
          <w:szCs w:val="28"/>
        </w:rPr>
        <w:t>2</w:t>
      </w:r>
      <w:r>
        <w:rPr>
          <w:b/>
          <w:szCs w:val="28"/>
        </w:rPr>
        <w:t>.</w:t>
      </w:r>
      <w:r w:rsidRPr="007318FF">
        <w:rPr>
          <w:b/>
          <w:szCs w:val="28"/>
        </w:rPr>
        <w:t xml:space="preserve"> Κατάλογος βιβλιογραφίας (στο τέλος της εργασίας)</w:t>
      </w:r>
    </w:p>
    <w:p w14:paraId="5A97CC6E" w14:textId="77777777" w:rsidR="007318FF" w:rsidRPr="007318FF" w:rsidRDefault="007318FF" w:rsidP="00255D5C">
      <w:pPr>
        <w:rPr>
          <w:sz w:val="20"/>
          <w:szCs w:val="28"/>
        </w:rPr>
      </w:pPr>
      <w:r>
        <w:rPr>
          <w:sz w:val="20"/>
          <w:szCs w:val="28"/>
        </w:rPr>
        <w:t xml:space="preserve">- </w:t>
      </w:r>
      <w:r w:rsidRPr="007318FF">
        <w:rPr>
          <w:sz w:val="20"/>
          <w:szCs w:val="28"/>
        </w:rPr>
        <w:t>Όλες οι βιβλιογραφικές παραπομπές που αναφέρονται στο κείμενο (και μόνον αυτές) περιέχονται στο βιβλιογραφικό κατάλογο, ο οποίος αρχίζει σε ξεχωριστή σελίδα.</w:t>
      </w:r>
    </w:p>
    <w:p w14:paraId="0C8A7939" w14:textId="77777777" w:rsidR="007318FF" w:rsidRPr="007318FF" w:rsidRDefault="007318FF" w:rsidP="00255D5C">
      <w:pPr>
        <w:rPr>
          <w:sz w:val="20"/>
          <w:szCs w:val="28"/>
        </w:rPr>
      </w:pPr>
      <w:r w:rsidRPr="007318FF">
        <w:rPr>
          <w:sz w:val="20"/>
          <w:szCs w:val="28"/>
        </w:rPr>
        <w:t>- Σιγουρευτείτε ότι κάθε αναφορά στο κείμενό σας βρίσκεται στον κατάλογο της βιβλιογραφίας σας, καθώς και ότι κάθε στοιχείο του καταλόγου της βιβλιογραφίας σας χρησιμοποιήθηκε στο κείμενό σας.</w:t>
      </w:r>
    </w:p>
    <w:p w14:paraId="375935CE" w14:textId="77777777" w:rsidR="007318FF" w:rsidRPr="007318FF" w:rsidRDefault="007318FF" w:rsidP="00255D5C">
      <w:pPr>
        <w:rPr>
          <w:sz w:val="20"/>
          <w:szCs w:val="28"/>
        </w:rPr>
      </w:pPr>
      <w:r w:rsidRPr="007318FF">
        <w:rPr>
          <w:sz w:val="20"/>
          <w:szCs w:val="28"/>
        </w:rPr>
        <w:t>- Οι πηγές πρέπει να αναφέρονται με αλφαβητική σειρά σύμφωνα με τον παρακάτω Πίνακα.</w:t>
      </w:r>
    </w:p>
    <w:p w14:paraId="7471FF37" w14:textId="77777777" w:rsidR="007318FF" w:rsidRPr="007318FF" w:rsidRDefault="007318FF" w:rsidP="00255D5C">
      <w:pPr>
        <w:rPr>
          <w:sz w:val="20"/>
          <w:szCs w:val="28"/>
        </w:rPr>
      </w:pPr>
      <w:r w:rsidRPr="007318FF">
        <w:rPr>
          <w:sz w:val="20"/>
          <w:szCs w:val="28"/>
        </w:rPr>
        <w:t>- Αν ο/οι συγγραφέας/</w:t>
      </w:r>
      <w:proofErr w:type="spellStart"/>
      <w:r w:rsidRPr="007318FF">
        <w:rPr>
          <w:sz w:val="20"/>
          <w:szCs w:val="28"/>
        </w:rPr>
        <w:t>είς</w:t>
      </w:r>
      <w:proofErr w:type="spellEnd"/>
      <w:r w:rsidRPr="007318FF">
        <w:rPr>
          <w:sz w:val="20"/>
          <w:szCs w:val="28"/>
        </w:rPr>
        <w:t xml:space="preserve"> έχει/</w:t>
      </w:r>
      <w:proofErr w:type="spellStart"/>
      <w:r w:rsidRPr="007318FF">
        <w:rPr>
          <w:sz w:val="20"/>
          <w:szCs w:val="28"/>
        </w:rPr>
        <w:t>ουν</w:t>
      </w:r>
      <w:proofErr w:type="spellEnd"/>
      <w:r w:rsidRPr="007318FF">
        <w:rPr>
          <w:sz w:val="20"/>
          <w:szCs w:val="28"/>
        </w:rPr>
        <w:t xml:space="preserve"> περισσότερα από ένα, βιβλία ή άρθρα, ξεκινήστε από εκείνο που γράφτηκε πρώτο. Προτεραιότητα έχουν επίσης, τα ατομικά σε σύγκριση με τα συλλογικά έργα. Αν έχουμε συγγραφέα που στο ίδιο έτος έχει πολλές δημοσιεύσεις, τότε τις διαχωρίζουμε με τη χρήση γραμμάτων μετά το έτος (όπως και μέσα στο κείμενο).</w:t>
      </w:r>
    </w:p>
    <w:p w14:paraId="5458E9F3" w14:textId="77777777" w:rsidR="007318FF" w:rsidRPr="007318FF" w:rsidRDefault="007318FF" w:rsidP="00255D5C">
      <w:pPr>
        <w:rPr>
          <w:sz w:val="20"/>
          <w:szCs w:val="28"/>
        </w:rPr>
      </w:pPr>
      <w:r w:rsidRPr="007318FF">
        <w:rPr>
          <w:sz w:val="20"/>
          <w:szCs w:val="28"/>
        </w:rPr>
        <w:t xml:space="preserve">- Σε γενικές γραμμές, στα άρθρα αναγράφονται αρχικά τα ονόματα των συγγραφέων (μετά το επώνυμο και το αρχικό του ονόματος ή και του πατρώνυμου αν υπάρχει -χωρίς τελείες- ακολουθεί κόμμα και το επώνυμο του επόμενου συγγραφέα </w:t>
      </w:r>
      <w:proofErr w:type="spellStart"/>
      <w:r w:rsidRPr="007318FF">
        <w:rPr>
          <w:sz w:val="20"/>
          <w:szCs w:val="28"/>
        </w:rPr>
        <w:t>κ.ο.κ.</w:t>
      </w:r>
      <w:proofErr w:type="spellEnd"/>
      <w:r w:rsidRPr="007318FF">
        <w:rPr>
          <w:sz w:val="20"/>
          <w:szCs w:val="28"/>
        </w:rPr>
        <w:t>, όταν έχουμε περισσότερους από έξι συγγραφείς αναγράφεται το όνομα του πρώτου και μετά η συντομογραφία ‘και συν.’ ή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ακολουθεί ο τίτλος της εργασίας, το περιοδικό, το έτος, ο τόμος ή και το τεύχος του περιοδικού, διπλή τελεία και οι σελίδες του άρθρου (πρώτη, παύλα και τελευταία).</w:t>
      </w:r>
    </w:p>
    <w:p w14:paraId="7213EA9D" w14:textId="77777777" w:rsidR="007318FF" w:rsidRPr="007318FF" w:rsidRDefault="007318FF" w:rsidP="00255D5C">
      <w:pPr>
        <w:rPr>
          <w:sz w:val="20"/>
          <w:szCs w:val="28"/>
        </w:rPr>
      </w:pPr>
      <w:r w:rsidRPr="007318FF">
        <w:rPr>
          <w:sz w:val="20"/>
          <w:szCs w:val="28"/>
        </w:rPr>
        <w:t>Οι τίτλοι των περιοδικών πρέπει να αναγράφονται, είτε ολόκληροι, είτε με σύντμηση.</w:t>
      </w:r>
    </w:p>
    <w:p w14:paraId="011C72FD" w14:textId="77777777" w:rsidR="007318FF" w:rsidRPr="007318FF" w:rsidRDefault="007318FF" w:rsidP="00255D5C">
      <w:pPr>
        <w:rPr>
          <w:sz w:val="20"/>
          <w:szCs w:val="28"/>
        </w:rPr>
      </w:pPr>
      <w:r w:rsidRPr="007318FF">
        <w:rPr>
          <w:sz w:val="20"/>
          <w:szCs w:val="28"/>
        </w:rPr>
        <w:t>- Εργασίες που έχουν γίνει δεκτές για δημοσίευση, αλλά δε δημοσιεύθηκαν ακόμη, μπορούν να αναφερθούν στη βιβλιογραφία. Στην περίπτωση αυτή σημειώνεται το περιοδικό και η φράση «υπό δημοσίευση» (σε παρένθεση).</w:t>
      </w:r>
    </w:p>
    <w:p w14:paraId="3B740164" w14:textId="77777777" w:rsidR="007318FF" w:rsidRPr="007318FF" w:rsidRDefault="007318FF" w:rsidP="00255D5C">
      <w:pPr>
        <w:rPr>
          <w:sz w:val="20"/>
          <w:szCs w:val="28"/>
        </w:rPr>
      </w:pPr>
      <w:r w:rsidRPr="007318FF">
        <w:rPr>
          <w:sz w:val="20"/>
          <w:szCs w:val="28"/>
        </w:rPr>
        <w:t xml:space="preserve">- Για τα βιβλία οι απαραίτητες πληροφορίες είναι : όνομα συγγραφέα ή επιμελητή (μετά το επώνυμο και το αρχικό του ονόματος ή και του πατρώνυμου αν υπάρχει -χωρίς τελείες- ακολουθεί κόμμα και το επώνυμο του επόμενου συγγραφέα </w:t>
      </w:r>
      <w:proofErr w:type="spellStart"/>
      <w:r w:rsidRPr="007318FF">
        <w:rPr>
          <w:sz w:val="20"/>
          <w:szCs w:val="28"/>
        </w:rPr>
        <w:t>κ.ο.κ.</w:t>
      </w:r>
      <w:proofErr w:type="spellEnd"/>
      <w:r w:rsidRPr="007318FF">
        <w:rPr>
          <w:sz w:val="20"/>
          <w:szCs w:val="28"/>
        </w:rPr>
        <w:t>, όταν έχουμε περισσότερους από έξι συγγραφείς αναγράφεται το όνομα του πρώτου και μετά η συντομογραφία ‘και συν.’ ή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Τίτλος του βιβλίου. Έτος έκδοσης. Πληροφορίες έκδοσης (πόλη και εκδοτικός οίκος). Σελίδες (αν γίνεται συγκεκριμένη αναφορά).</w:t>
      </w:r>
    </w:p>
    <w:p w14:paraId="6C663CFB" w14:textId="77777777" w:rsidR="007318FF" w:rsidRPr="007318FF" w:rsidRDefault="007318FF" w:rsidP="00255D5C">
      <w:pPr>
        <w:rPr>
          <w:sz w:val="20"/>
          <w:szCs w:val="28"/>
        </w:rPr>
      </w:pPr>
      <w:r w:rsidRPr="007318FF">
        <w:rPr>
          <w:sz w:val="20"/>
          <w:szCs w:val="28"/>
        </w:rPr>
        <w:lastRenderedPageBreak/>
        <w:t>- Μην ξεχνάτε ότι πρέπει αναφέρεστε σε έγκυρες πηγές και επιστημονικά περιοδικά και ότι οι βιβλιογραφικές παραπομπές πρέπει να επαληθεύονται από τους συγγραφείς από τα πρωτότυπα κείμενα.</w:t>
      </w:r>
    </w:p>
    <w:p w14:paraId="293E64D1" w14:textId="77777777" w:rsidR="007318FF" w:rsidRDefault="007318FF" w:rsidP="00255D5C">
      <w:pPr>
        <w:rPr>
          <w:sz w:val="20"/>
          <w:szCs w:val="28"/>
        </w:rPr>
      </w:pPr>
      <w:r w:rsidRPr="007318FF">
        <w:rPr>
          <w:sz w:val="20"/>
          <w:szCs w:val="28"/>
        </w:rPr>
        <w:t>Παραδείγματα του ορθού τρόπου γραφής του βιβλιογραφικού καταλόγου, ο οποίος πρέπει αναγκαστικά να ακολουθείται, δίνονται παρακάτω:</w:t>
      </w:r>
    </w:p>
    <w:p w14:paraId="59AE74AD" w14:textId="77777777" w:rsidR="00AF12CD" w:rsidRPr="007318FF" w:rsidRDefault="00AF12CD" w:rsidP="00255D5C">
      <w:pPr>
        <w:rPr>
          <w:sz w:val="20"/>
          <w:szCs w:val="28"/>
        </w:rPr>
      </w:pPr>
    </w:p>
    <w:p w14:paraId="14BEE705" w14:textId="77777777" w:rsidR="007318FF" w:rsidRPr="00D625A8" w:rsidRDefault="007318FF" w:rsidP="00255D5C">
      <w:pPr>
        <w:rPr>
          <w:b/>
          <w:sz w:val="20"/>
          <w:szCs w:val="28"/>
        </w:rPr>
      </w:pPr>
      <w:r w:rsidRPr="00D625A8">
        <w:rPr>
          <w:b/>
          <w:sz w:val="20"/>
          <w:szCs w:val="28"/>
        </w:rPr>
        <w:t>ΠΕΡΙΟΔΙΚΑ</w:t>
      </w:r>
    </w:p>
    <w:p w14:paraId="7AB159F1" w14:textId="77777777" w:rsidR="007318FF" w:rsidRPr="00D625A8" w:rsidRDefault="007318FF" w:rsidP="00255D5C">
      <w:pPr>
        <w:rPr>
          <w:sz w:val="20"/>
          <w:szCs w:val="28"/>
          <w:u w:val="single"/>
        </w:rPr>
      </w:pPr>
      <w:r w:rsidRPr="00D625A8">
        <w:rPr>
          <w:sz w:val="20"/>
          <w:szCs w:val="28"/>
          <w:u w:val="single"/>
        </w:rPr>
        <w:t>α. Τυπικό άρθρο περιοδικού</w:t>
      </w:r>
    </w:p>
    <w:p w14:paraId="00D47C6C" w14:textId="77777777" w:rsidR="007318FF" w:rsidRPr="007318FF" w:rsidRDefault="007318FF" w:rsidP="00255D5C">
      <w:pPr>
        <w:rPr>
          <w:sz w:val="20"/>
          <w:szCs w:val="28"/>
        </w:rPr>
      </w:pPr>
      <w:r w:rsidRPr="007318FF">
        <w:rPr>
          <w:sz w:val="20"/>
          <w:szCs w:val="28"/>
        </w:rPr>
        <w:t xml:space="preserve">Αναφέρονται τα επώνυμα και τα αρχικά των ονομάτων όλων των συγγραφέων μέχρι έξι (όταν είναι περισσότεροι ακολουθεί η ένδειξη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στα ελληνικά άρθρα γράφουμε και συν.), ο τίτλος της εργασίας, ολόκληρο το όνομα του περιοδικού ή η συντομογραφία του, το έτος, ο τόμος, το τεύχος (αριθμός ή μήνας – αν υπάρχουν), η πρώτη και η τελευταία σελίδα της δημοσίευσης. Στην παράγραφο της παραπομπής υπάρχει πάντα η ίδια προεξοχή. Π.χ.</w:t>
      </w:r>
    </w:p>
    <w:p w14:paraId="72B5F719" w14:textId="77777777" w:rsidR="007318FF" w:rsidRPr="00D625A8" w:rsidRDefault="007318FF" w:rsidP="00255D5C">
      <w:pPr>
        <w:ind w:left="720" w:hanging="720"/>
        <w:rPr>
          <w:i/>
          <w:sz w:val="20"/>
          <w:szCs w:val="28"/>
        </w:rPr>
      </w:pPr>
      <w:proofErr w:type="spellStart"/>
      <w:r w:rsidRPr="00D625A8">
        <w:rPr>
          <w:i/>
          <w:sz w:val="20"/>
          <w:szCs w:val="28"/>
          <w:lang w:val="en-US"/>
        </w:rPr>
        <w:t>Ricou</w:t>
      </w:r>
      <w:proofErr w:type="spellEnd"/>
      <w:r w:rsidRPr="00D625A8">
        <w:rPr>
          <w:i/>
          <w:sz w:val="20"/>
          <w:szCs w:val="28"/>
          <w:lang w:val="en-US"/>
        </w:rPr>
        <w:t xml:space="preserve"> FJ, </w:t>
      </w:r>
      <w:proofErr w:type="spellStart"/>
      <w:r w:rsidRPr="00D625A8">
        <w:rPr>
          <w:i/>
          <w:sz w:val="20"/>
          <w:szCs w:val="28"/>
          <w:lang w:val="en-US"/>
        </w:rPr>
        <w:t>Suilen</w:t>
      </w:r>
      <w:proofErr w:type="spellEnd"/>
      <w:r w:rsidRPr="00D625A8">
        <w:rPr>
          <w:i/>
          <w:sz w:val="20"/>
          <w:szCs w:val="28"/>
          <w:lang w:val="en-US"/>
        </w:rPr>
        <w:t xml:space="preserve"> C, </w:t>
      </w:r>
      <w:proofErr w:type="spellStart"/>
      <w:r w:rsidRPr="00D625A8">
        <w:rPr>
          <w:i/>
          <w:sz w:val="20"/>
          <w:szCs w:val="28"/>
          <w:lang w:val="en-US"/>
        </w:rPr>
        <w:t>Rothmeier</w:t>
      </w:r>
      <w:proofErr w:type="spellEnd"/>
      <w:r w:rsidRPr="00D625A8">
        <w:rPr>
          <w:i/>
          <w:sz w:val="20"/>
          <w:szCs w:val="28"/>
          <w:lang w:val="en-US"/>
        </w:rPr>
        <w:t xml:space="preserve"> C, </w:t>
      </w:r>
      <w:proofErr w:type="spellStart"/>
      <w:r w:rsidRPr="00D625A8">
        <w:rPr>
          <w:i/>
          <w:sz w:val="20"/>
          <w:szCs w:val="28"/>
          <w:lang w:val="en-US"/>
        </w:rPr>
        <w:t>Gisselbaek</w:t>
      </w:r>
      <w:proofErr w:type="spellEnd"/>
      <w:r w:rsidRPr="00D625A8">
        <w:rPr>
          <w:i/>
          <w:sz w:val="20"/>
          <w:szCs w:val="28"/>
          <w:lang w:val="en-US"/>
        </w:rPr>
        <w:t xml:space="preserve"> A, Urban P. Coronary angiography in octogenarians: results and implications for revascularization. </w:t>
      </w:r>
      <w:proofErr w:type="spellStart"/>
      <w:r w:rsidRPr="00D625A8">
        <w:rPr>
          <w:i/>
          <w:sz w:val="20"/>
          <w:szCs w:val="28"/>
        </w:rPr>
        <w:t>Am</w:t>
      </w:r>
      <w:proofErr w:type="spellEnd"/>
      <w:r w:rsidRPr="00D625A8">
        <w:rPr>
          <w:i/>
          <w:sz w:val="20"/>
          <w:szCs w:val="28"/>
        </w:rPr>
        <w:t xml:space="preserve"> J </w:t>
      </w:r>
      <w:proofErr w:type="spellStart"/>
      <w:r w:rsidRPr="00D625A8">
        <w:rPr>
          <w:i/>
          <w:sz w:val="20"/>
          <w:szCs w:val="28"/>
        </w:rPr>
        <w:t>Med</w:t>
      </w:r>
      <w:proofErr w:type="spellEnd"/>
      <w:r w:rsidRPr="00D625A8">
        <w:rPr>
          <w:i/>
          <w:sz w:val="20"/>
          <w:szCs w:val="28"/>
        </w:rPr>
        <w:t xml:space="preserve"> 1995, 99(1): 16-21.</w:t>
      </w:r>
    </w:p>
    <w:p w14:paraId="49D57F4E" w14:textId="77777777" w:rsidR="007318FF" w:rsidRPr="00D625A8" w:rsidRDefault="007318FF" w:rsidP="00255D5C">
      <w:pPr>
        <w:ind w:left="720" w:hanging="720"/>
        <w:rPr>
          <w:i/>
          <w:sz w:val="20"/>
          <w:szCs w:val="28"/>
        </w:rPr>
      </w:pPr>
      <w:proofErr w:type="spellStart"/>
      <w:r w:rsidRPr="00D625A8">
        <w:rPr>
          <w:i/>
          <w:sz w:val="20"/>
          <w:szCs w:val="28"/>
        </w:rPr>
        <w:t>Υφαντόπουλος</w:t>
      </w:r>
      <w:proofErr w:type="spellEnd"/>
      <w:r w:rsidRPr="00D625A8">
        <w:rPr>
          <w:i/>
          <w:sz w:val="20"/>
          <w:szCs w:val="28"/>
        </w:rPr>
        <w:t xml:space="preserve"> Γ, Σαρρής Μ. Σχετιζόμενη με την υγεία ποιότητα ζωής. μεθοδολογία. μέτρησης. Αρχεία Ελληνικής Ιατρικής 2001, 18(3): 218-29.</w:t>
      </w:r>
    </w:p>
    <w:p w14:paraId="1E81B711" w14:textId="77777777" w:rsidR="007318FF" w:rsidRPr="00D625A8" w:rsidRDefault="007318FF" w:rsidP="00255D5C">
      <w:pPr>
        <w:rPr>
          <w:sz w:val="20"/>
          <w:szCs w:val="28"/>
          <w:u w:val="single"/>
        </w:rPr>
      </w:pPr>
      <w:r w:rsidRPr="00D625A8">
        <w:rPr>
          <w:sz w:val="20"/>
          <w:szCs w:val="28"/>
          <w:u w:val="single"/>
        </w:rPr>
        <w:t>β. Συλλογικό άρθρο (μεγάλη ομάδα συγγραφέων)</w:t>
      </w:r>
    </w:p>
    <w:p w14:paraId="7158D7F2" w14:textId="77777777" w:rsidR="007318FF" w:rsidRPr="007318FF" w:rsidRDefault="007318FF" w:rsidP="00255D5C">
      <w:pPr>
        <w:ind w:left="720" w:hanging="720"/>
        <w:rPr>
          <w:sz w:val="20"/>
          <w:szCs w:val="28"/>
        </w:rPr>
      </w:pPr>
      <w:r w:rsidRPr="00C83D0D">
        <w:rPr>
          <w:i/>
          <w:sz w:val="20"/>
          <w:szCs w:val="28"/>
          <w:lang w:val="en-US"/>
        </w:rPr>
        <w:t>The</w:t>
      </w:r>
      <w:r w:rsidRPr="00DC394B">
        <w:rPr>
          <w:i/>
          <w:sz w:val="20"/>
          <w:szCs w:val="28"/>
        </w:rPr>
        <w:t xml:space="preserve"> </w:t>
      </w:r>
      <w:r w:rsidRPr="00C83D0D">
        <w:rPr>
          <w:i/>
          <w:sz w:val="20"/>
          <w:szCs w:val="28"/>
          <w:lang w:val="en-US"/>
        </w:rPr>
        <w:t>Royal</w:t>
      </w:r>
      <w:r w:rsidRPr="00DC394B">
        <w:rPr>
          <w:i/>
          <w:sz w:val="20"/>
          <w:szCs w:val="28"/>
        </w:rPr>
        <w:t xml:space="preserve"> </w:t>
      </w:r>
      <w:r w:rsidRPr="00C83D0D">
        <w:rPr>
          <w:i/>
          <w:sz w:val="20"/>
          <w:szCs w:val="28"/>
          <w:lang w:val="en-US"/>
        </w:rPr>
        <w:t>Marsden</w:t>
      </w:r>
      <w:r w:rsidRPr="00DC394B">
        <w:rPr>
          <w:i/>
          <w:sz w:val="20"/>
          <w:szCs w:val="28"/>
        </w:rPr>
        <w:t xml:space="preserve"> </w:t>
      </w:r>
      <w:r w:rsidRPr="00C83D0D">
        <w:rPr>
          <w:i/>
          <w:sz w:val="20"/>
          <w:szCs w:val="28"/>
          <w:lang w:val="en-US"/>
        </w:rPr>
        <w:t>Hospital</w:t>
      </w:r>
      <w:r w:rsidRPr="00DC394B">
        <w:rPr>
          <w:i/>
          <w:sz w:val="20"/>
          <w:szCs w:val="28"/>
        </w:rPr>
        <w:t xml:space="preserve"> </w:t>
      </w:r>
      <w:r w:rsidRPr="00C83D0D">
        <w:rPr>
          <w:i/>
          <w:sz w:val="20"/>
          <w:szCs w:val="28"/>
          <w:lang w:val="en-US"/>
        </w:rPr>
        <w:t>Bone</w:t>
      </w:r>
      <w:r w:rsidRPr="00DC394B">
        <w:rPr>
          <w:i/>
          <w:sz w:val="20"/>
          <w:szCs w:val="28"/>
        </w:rPr>
        <w:t>-</w:t>
      </w:r>
      <w:r w:rsidRPr="00C83D0D">
        <w:rPr>
          <w:i/>
          <w:sz w:val="20"/>
          <w:szCs w:val="28"/>
          <w:lang w:val="en-US"/>
        </w:rPr>
        <w:t>Marrow</w:t>
      </w:r>
      <w:r w:rsidRPr="00DC394B">
        <w:rPr>
          <w:i/>
          <w:sz w:val="20"/>
          <w:szCs w:val="28"/>
        </w:rPr>
        <w:t xml:space="preserve"> </w:t>
      </w:r>
      <w:r w:rsidRPr="00C83D0D">
        <w:rPr>
          <w:i/>
          <w:sz w:val="20"/>
          <w:szCs w:val="28"/>
          <w:lang w:val="en-US"/>
        </w:rPr>
        <w:t>Transplantation</w:t>
      </w:r>
      <w:r w:rsidRPr="00DC394B">
        <w:rPr>
          <w:i/>
          <w:sz w:val="20"/>
          <w:szCs w:val="28"/>
        </w:rPr>
        <w:t xml:space="preserve"> </w:t>
      </w:r>
      <w:r w:rsidRPr="00C83D0D">
        <w:rPr>
          <w:i/>
          <w:sz w:val="20"/>
          <w:szCs w:val="28"/>
          <w:lang w:val="en-US"/>
        </w:rPr>
        <w:t>Team</w:t>
      </w:r>
      <w:r w:rsidRPr="00DC394B">
        <w:rPr>
          <w:i/>
          <w:sz w:val="20"/>
          <w:szCs w:val="28"/>
        </w:rPr>
        <w:t xml:space="preserve">. </w:t>
      </w:r>
      <w:r w:rsidRPr="00D625A8">
        <w:rPr>
          <w:i/>
          <w:sz w:val="20"/>
          <w:szCs w:val="28"/>
          <w:lang w:val="en-US"/>
        </w:rPr>
        <w:t xml:space="preserve">Failure of synergistic bone-marrow graft without preconditioning in post-hepatitis marrow aplasia. </w:t>
      </w:r>
      <w:proofErr w:type="spellStart"/>
      <w:r w:rsidRPr="00D625A8">
        <w:rPr>
          <w:i/>
          <w:sz w:val="20"/>
          <w:szCs w:val="28"/>
        </w:rPr>
        <w:t>Lancet</w:t>
      </w:r>
      <w:proofErr w:type="spellEnd"/>
      <w:r w:rsidRPr="00D625A8">
        <w:rPr>
          <w:i/>
          <w:sz w:val="20"/>
          <w:szCs w:val="28"/>
        </w:rPr>
        <w:t xml:space="preserve"> 1977, 2: 242-244</w:t>
      </w:r>
      <w:r w:rsidRPr="007318FF">
        <w:rPr>
          <w:sz w:val="20"/>
          <w:szCs w:val="28"/>
        </w:rPr>
        <w:t>.</w:t>
      </w:r>
    </w:p>
    <w:p w14:paraId="786157C5" w14:textId="77777777" w:rsidR="007318FF" w:rsidRPr="00D625A8" w:rsidRDefault="007318FF" w:rsidP="00255D5C">
      <w:pPr>
        <w:rPr>
          <w:sz w:val="20"/>
          <w:szCs w:val="28"/>
          <w:u w:val="single"/>
        </w:rPr>
      </w:pPr>
      <w:r w:rsidRPr="00D625A8">
        <w:rPr>
          <w:sz w:val="20"/>
          <w:szCs w:val="28"/>
          <w:u w:val="single"/>
        </w:rPr>
        <w:t>γ. Δεν αναφέρεται συγγραφέας</w:t>
      </w:r>
    </w:p>
    <w:p w14:paraId="49712052" w14:textId="77777777" w:rsidR="007318FF" w:rsidRPr="00D625A8" w:rsidRDefault="007318FF" w:rsidP="00255D5C">
      <w:pPr>
        <w:ind w:left="720" w:hanging="720"/>
        <w:rPr>
          <w:i/>
          <w:sz w:val="20"/>
          <w:szCs w:val="28"/>
          <w:lang w:val="en-US"/>
        </w:rPr>
      </w:pPr>
      <w:proofErr w:type="spellStart"/>
      <w:r w:rsidRPr="00D625A8">
        <w:rPr>
          <w:i/>
          <w:sz w:val="20"/>
          <w:szCs w:val="28"/>
        </w:rPr>
        <w:t>Anonymous</w:t>
      </w:r>
      <w:proofErr w:type="spellEnd"/>
      <w:r w:rsidRPr="00D625A8">
        <w:rPr>
          <w:i/>
          <w:sz w:val="20"/>
          <w:szCs w:val="28"/>
        </w:rPr>
        <w:t xml:space="preserve"> (Ανώνυμος για ελληνική δημοσίευση). </w:t>
      </w:r>
      <w:r w:rsidRPr="00D625A8">
        <w:rPr>
          <w:i/>
          <w:sz w:val="20"/>
          <w:szCs w:val="28"/>
          <w:lang w:val="en-US"/>
        </w:rPr>
        <w:t xml:space="preserve">Coffee drinking and cancer of the pancreas (Editorial). Br </w:t>
      </w:r>
      <w:proofErr w:type="spellStart"/>
      <w:r w:rsidRPr="00D625A8">
        <w:rPr>
          <w:i/>
          <w:sz w:val="20"/>
          <w:szCs w:val="28"/>
          <w:lang w:val="en-US"/>
        </w:rPr>
        <w:t>MedJ</w:t>
      </w:r>
      <w:proofErr w:type="spellEnd"/>
      <w:r w:rsidRPr="00D625A8">
        <w:rPr>
          <w:i/>
          <w:sz w:val="20"/>
          <w:szCs w:val="28"/>
          <w:lang w:val="en-US"/>
        </w:rPr>
        <w:t xml:space="preserve"> 1981, 283: 628.</w:t>
      </w:r>
    </w:p>
    <w:p w14:paraId="13F1B818" w14:textId="77777777" w:rsidR="007318FF" w:rsidRPr="00D625A8" w:rsidRDefault="007318FF" w:rsidP="00255D5C">
      <w:pPr>
        <w:rPr>
          <w:sz w:val="20"/>
          <w:szCs w:val="28"/>
          <w:u w:val="single"/>
          <w:lang w:val="en-US"/>
        </w:rPr>
      </w:pPr>
      <w:r w:rsidRPr="00D625A8">
        <w:rPr>
          <w:sz w:val="20"/>
          <w:szCs w:val="28"/>
          <w:u w:val="single"/>
        </w:rPr>
        <w:t>δ</w:t>
      </w:r>
      <w:r w:rsidRPr="00D625A8">
        <w:rPr>
          <w:sz w:val="20"/>
          <w:szCs w:val="28"/>
          <w:u w:val="single"/>
          <w:lang w:val="en-US"/>
        </w:rPr>
        <w:t xml:space="preserve">. </w:t>
      </w:r>
      <w:r w:rsidRPr="00D625A8">
        <w:rPr>
          <w:sz w:val="20"/>
          <w:szCs w:val="28"/>
          <w:u w:val="single"/>
        </w:rPr>
        <w:t>Συμπληρωματικό</w:t>
      </w:r>
      <w:r w:rsidRPr="00D625A8">
        <w:rPr>
          <w:sz w:val="20"/>
          <w:szCs w:val="28"/>
          <w:u w:val="single"/>
          <w:lang w:val="en-US"/>
        </w:rPr>
        <w:t xml:space="preserve"> </w:t>
      </w:r>
      <w:r w:rsidRPr="00D625A8">
        <w:rPr>
          <w:sz w:val="20"/>
          <w:szCs w:val="28"/>
          <w:u w:val="single"/>
        </w:rPr>
        <w:t>τεύχος</w:t>
      </w:r>
      <w:r w:rsidRPr="00D625A8">
        <w:rPr>
          <w:sz w:val="20"/>
          <w:szCs w:val="28"/>
          <w:u w:val="single"/>
          <w:lang w:val="en-US"/>
        </w:rPr>
        <w:t xml:space="preserve"> </w:t>
      </w:r>
      <w:r w:rsidRPr="00D625A8">
        <w:rPr>
          <w:sz w:val="20"/>
          <w:szCs w:val="28"/>
          <w:u w:val="single"/>
        </w:rPr>
        <w:t>περιοδικού</w:t>
      </w:r>
    </w:p>
    <w:p w14:paraId="3B301D14" w14:textId="77777777" w:rsidR="007318FF" w:rsidRPr="00D625A8" w:rsidRDefault="007318FF" w:rsidP="00255D5C">
      <w:pPr>
        <w:ind w:left="720" w:hanging="720"/>
        <w:rPr>
          <w:i/>
          <w:sz w:val="20"/>
          <w:szCs w:val="28"/>
        </w:rPr>
      </w:pPr>
      <w:proofErr w:type="spellStart"/>
      <w:r w:rsidRPr="00D625A8">
        <w:rPr>
          <w:i/>
          <w:sz w:val="20"/>
          <w:szCs w:val="28"/>
          <w:lang w:val="en-US"/>
        </w:rPr>
        <w:t>Frumin</w:t>
      </w:r>
      <w:proofErr w:type="spellEnd"/>
      <w:r w:rsidRPr="00D625A8">
        <w:rPr>
          <w:i/>
          <w:sz w:val="20"/>
          <w:szCs w:val="28"/>
          <w:lang w:val="en-US"/>
        </w:rPr>
        <w:t xml:space="preserve"> AM, Nussbaum J, Esposito M. Functional asplenia: demonstration of splenic activity by bone marrow scan. </w:t>
      </w:r>
      <w:proofErr w:type="spellStart"/>
      <w:r w:rsidRPr="00D625A8">
        <w:rPr>
          <w:i/>
          <w:sz w:val="20"/>
          <w:szCs w:val="28"/>
        </w:rPr>
        <w:t>Blood</w:t>
      </w:r>
      <w:proofErr w:type="spellEnd"/>
      <w:r w:rsidRPr="00D625A8">
        <w:rPr>
          <w:i/>
          <w:sz w:val="20"/>
          <w:szCs w:val="28"/>
        </w:rPr>
        <w:t xml:space="preserve"> 1979, 54 (</w:t>
      </w:r>
      <w:proofErr w:type="spellStart"/>
      <w:r w:rsidRPr="00D625A8">
        <w:rPr>
          <w:i/>
          <w:sz w:val="20"/>
          <w:szCs w:val="28"/>
        </w:rPr>
        <w:t>Suppl</w:t>
      </w:r>
      <w:proofErr w:type="spellEnd"/>
      <w:r w:rsidRPr="00D625A8">
        <w:rPr>
          <w:i/>
          <w:sz w:val="20"/>
          <w:szCs w:val="28"/>
        </w:rPr>
        <w:t>. 1): 26.</w:t>
      </w:r>
    </w:p>
    <w:p w14:paraId="3FD8501F" w14:textId="77777777" w:rsidR="00D625A8" w:rsidRDefault="00D625A8" w:rsidP="00255D5C">
      <w:pPr>
        <w:rPr>
          <w:sz w:val="20"/>
          <w:szCs w:val="28"/>
        </w:rPr>
      </w:pPr>
    </w:p>
    <w:p w14:paraId="68869684" w14:textId="77777777" w:rsidR="007318FF" w:rsidRPr="00D625A8" w:rsidRDefault="007318FF" w:rsidP="00255D5C">
      <w:pPr>
        <w:rPr>
          <w:b/>
          <w:sz w:val="20"/>
          <w:szCs w:val="28"/>
        </w:rPr>
      </w:pPr>
      <w:r w:rsidRPr="00D625A8">
        <w:rPr>
          <w:b/>
          <w:sz w:val="20"/>
          <w:szCs w:val="28"/>
        </w:rPr>
        <w:t>ΒΙΒΛΙΑ ΚΑΙ ΑΛΛΕΣ ΜΟΝΟΓΡΑΦΙΕΣ</w:t>
      </w:r>
    </w:p>
    <w:p w14:paraId="0E493D51" w14:textId="77777777" w:rsidR="007318FF" w:rsidRPr="007318FF" w:rsidRDefault="007318FF" w:rsidP="00255D5C">
      <w:pPr>
        <w:rPr>
          <w:sz w:val="20"/>
          <w:szCs w:val="28"/>
        </w:rPr>
      </w:pPr>
      <w:r w:rsidRPr="007318FF">
        <w:rPr>
          <w:sz w:val="20"/>
          <w:szCs w:val="28"/>
        </w:rPr>
        <w:t xml:space="preserve">Αναφέρονται τα επώνυμα και τα αρχικά των ονομάτων όλων των συγγραφέων μέχρι έξι (όταν είναι περισσότεροι ακολουθεί η ένδειξη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 στα ελληνικά βιβλία γράφουμε και συν.), ο τίτλος του βιβλίου, η έκδοση και τα στοιχεία έκδοσης (πόλη και εκδοτικός οίκος), έτος κυκλοφορίας της έκδοσης και οι σελίδες όπου περιέ</w:t>
      </w:r>
      <w:r w:rsidR="00D625A8">
        <w:rPr>
          <w:sz w:val="20"/>
          <w:szCs w:val="28"/>
        </w:rPr>
        <w:t>χεται η συγκεκριμένη πληροφορία</w:t>
      </w:r>
      <w:r w:rsidRPr="007318FF">
        <w:rPr>
          <w:sz w:val="20"/>
          <w:szCs w:val="28"/>
        </w:rPr>
        <w:t>.</w:t>
      </w:r>
    </w:p>
    <w:p w14:paraId="2AC20D77" w14:textId="77777777" w:rsidR="007318FF" w:rsidRPr="00D625A8" w:rsidRDefault="007318FF" w:rsidP="00255D5C">
      <w:pPr>
        <w:rPr>
          <w:sz w:val="20"/>
          <w:szCs w:val="28"/>
          <w:u w:val="single"/>
        </w:rPr>
      </w:pPr>
      <w:r w:rsidRPr="00D625A8">
        <w:rPr>
          <w:sz w:val="20"/>
          <w:szCs w:val="28"/>
          <w:u w:val="single"/>
        </w:rPr>
        <w:t>α. Ένας συγγραφέας</w:t>
      </w:r>
    </w:p>
    <w:p w14:paraId="718B5B2E" w14:textId="77777777" w:rsidR="007318FF" w:rsidRPr="00D625A8" w:rsidRDefault="007318FF" w:rsidP="00255D5C">
      <w:pPr>
        <w:ind w:left="720" w:hanging="720"/>
        <w:rPr>
          <w:i/>
          <w:sz w:val="20"/>
          <w:szCs w:val="28"/>
        </w:rPr>
      </w:pPr>
      <w:proofErr w:type="spellStart"/>
      <w:r w:rsidRPr="00D625A8">
        <w:rPr>
          <w:i/>
          <w:sz w:val="20"/>
          <w:szCs w:val="28"/>
        </w:rPr>
        <w:lastRenderedPageBreak/>
        <w:t>Eisen</w:t>
      </w:r>
      <w:proofErr w:type="spellEnd"/>
      <w:r w:rsidRPr="00D625A8">
        <w:rPr>
          <w:i/>
          <w:sz w:val="20"/>
          <w:szCs w:val="28"/>
        </w:rPr>
        <w:t xml:space="preserve"> ΗΝ. </w:t>
      </w:r>
      <w:r w:rsidRPr="00D625A8">
        <w:rPr>
          <w:i/>
          <w:sz w:val="20"/>
          <w:szCs w:val="28"/>
          <w:lang w:val="en-US"/>
        </w:rPr>
        <w:t xml:space="preserve">Immunology: an introduction to molecular and cellular principles of the immune response. </w:t>
      </w:r>
      <w:r w:rsidRPr="00D625A8">
        <w:rPr>
          <w:i/>
          <w:sz w:val="20"/>
          <w:szCs w:val="28"/>
        </w:rPr>
        <w:t xml:space="preserve">5th </w:t>
      </w:r>
      <w:proofErr w:type="spellStart"/>
      <w:r w:rsidRPr="00D625A8">
        <w:rPr>
          <w:i/>
          <w:sz w:val="20"/>
          <w:szCs w:val="28"/>
        </w:rPr>
        <w:t>ed</w:t>
      </w:r>
      <w:proofErr w:type="spellEnd"/>
      <w:r w:rsidRPr="00D625A8">
        <w:rPr>
          <w:i/>
          <w:sz w:val="20"/>
          <w:szCs w:val="28"/>
        </w:rPr>
        <w:t xml:space="preserve">. </w:t>
      </w:r>
      <w:proofErr w:type="spellStart"/>
      <w:r w:rsidRPr="00D625A8">
        <w:rPr>
          <w:i/>
          <w:sz w:val="20"/>
          <w:szCs w:val="28"/>
        </w:rPr>
        <w:t>New</w:t>
      </w:r>
      <w:proofErr w:type="spellEnd"/>
      <w:r w:rsidRPr="00D625A8">
        <w:rPr>
          <w:i/>
          <w:sz w:val="20"/>
          <w:szCs w:val="28"/>
        </w:rPr>
        <w:t xml:space="preserve"> </w:t>
      </w:r>
      <w:proofErr w:type="spellStart"/>
      <w:r w:rsidRPr="00D625A8">
        <w:rPr>
          <w:i/>
          <w:sz w:val="20"/>
          <w:szCs w:val="28"/>
        </w:rPr>
        <w:t>York</w:t>
      </w:r>
      <w:proofErr w:type="spellEnd"/>
      <w:r w:rsidRPr="00D625A8">
        <w:rPr>
          <w:i/>
          <w:sz w:val="20"/>
          <w:szCs w:val="28"/>
        </w:rPr>
        <w:t xml:space="preserve">: </w:t>
      </w:r>
      <w:proofErr w:type="spellStart"/>
      <w:r w:rsidRPr="00D625A8">
        <w:rPr>
          <w:i/>
          <w:sz w:val="20"/>
          <w:szCs w:val="28"/>
        </w:rPr>
        <w:t>Harper</w:t>
      </w:r>
      <w:proofErr w:type="spellEnd"/>
      <w:r w:rsidRPr="00D625A8">
        <w:rPr>
          <w:i/>
          <w:sz w:val="20"/>
          <w:szCs w:val="28"/>
        </w:rPr>
        <w:t xml:space="preserve"> and </w:t>
      </w:r>
      <w:proofErr w:type="spellStart"/>
      <w:r w:rsidRPr="00D625A8">
        <w:rPr>
          <w:i/>
          <w:sz w:val="20"/>
          <w:szCs w:val="28"/>
        </w:rPr>
        <w:t>Row</w:t>
      </w:r>
      <w:proofErr w:type="spellEnd"/>
      <w:r w:rsidRPr="00D625A8">
        <w:rPr>
          <w:i/>
          <w:sz w:val="20"/>
          <w:szCs w:val="28"/>
        </w:rPr>
        <w:t>, 1974: 406.</w:t>
      </w:r>
    </w:p>
    <w:p w14:paraId="0A35E275" w14:textId="77777777" w:rsidR="007318FF" w:rsidRPr="00D625A8" w:rsidRDefault="007318FF" w:rsidP="00255D5C">
      <w:pPr>
        <w:rPr>
          <w:sz w:val="20"/>
          <w:szCs w:val="28"/>
          <w:u w:val="single"/>
        </w:rPr>
      </w:pPr>
      <w:r w:rsidRPr="00D625A8">
        <w:rPr>
          <w:sz w:val="20"/>
          <w:szCs w:val="28"/>
          <w:u w:val="single"/>
        </w:rPr>
        <w:t>β. Δύο ή περισσότεροι συγγραφείς</w:t>
      </w:r>
    </w:p>
    <w:p w14:paraId="503D67F6" w14:textId="77777777" w:rsidR="007318FF" w:rsidRPr="007318FF" w:rsidRDefault="007318FF" w:rsidP="00255D5C">
      <w:pPr>
        <w:rPr>
          <w:sz w:val="20"/>
          <w:szCs w:val="28"/>
        </w:rPr>
      </w:pPr>
      <w:r w:rsidRPr="007318FF">
        <w:rPr>
          <w:sz w:val="20"/>
          <w:szCs w:val="28"/>
        </w:rPr>
        <w:t>Αν οι συγγραφείς είναι περισσότεροι (έως και έξι) τότε μεταξύ τους μεσολαβεί το κόμμα, όπως και στα περιοδικά. Σε περισσότερους από έξι συγγραφείς γράφουμε το όνομα του πρώτου και ακολουθεί το ‘και συν.’ ή το ‘</w:t>
      </w:r>
      <w:proofErr w:type="spellStart"/>
      <w:r w:rsidRPr="007318FF">
        <w:rPr>
          <w:sz w:val="20"/>
          <w:szCs w:val="28"/>
        </w:rPr>
        <w:t>et</w:t>
      </w:r>
      <w:proofErr w:type="spellEnd"/>
      <w:r w:rsidRPr="007318FF">
        <w:rPr>
          <w:sz w:val="20"/>
          <w:szCs w:val="28"/>
        </w:rPr>
        <w:t xml:space="preserve"> </w:t>
      </w:r>
      <w:proofErr w:type="spellStart"/>
      <w:r w:rsidRPr="007318FF">
        <w:rPr>
          <w:sz w:val="20"/>
          <w:szCs w:val="28"/>
        </w:rPr>
        <w:t>al</w:t>
      </w:r>
      <w:proofErr w:type="spellEnd"/>
      <w:r w:rsidRPr="007318FF">
        <w:rPr>
          <w:sz w:val="20"/>
          <w:szCs w:val="28"/>
        </w:rPr>
        <w:t>.’.</w:t>
      </w:r>
    </w:p>
    <w:p w14:paraId="5ECA30D1" w14:textId="77777777" w:rsidR="007318FF" w:rsidRPr="00D625A8" w:rsidRDefault="007318FF" w:rsidP="00255D5C">
      <w:pPr>
        <w:ind w:left="720" w:hanging="720"/>
        <w:rPr>
          <w:i/>
          <w:sz w:val="20"/>
          <w:szCs w:val="28"/>
        </w:rPr>
      </w:pPr>
      <w:r w:rsidRPr="00D625A8">
        <w:rPr>
          <w:i/>
          <w:sz w:val="20"/>
          <w:szCs w:val="28"/>
        </w:rPr>
        <w:t xml:space="preserve">Φίλιας, Β. και συν. Εισαγωγή στη μεθοδολογία και τις τεχνικές των κοινωνικών ερευνών . 2η </w:t>
      </w:r>
      <w:proofErr w:type="spellStart"/>
      <w:r w:rsidRPr="00D625A8">
        <w:rPr>
          <w:i/>
          <w:sz w:val="20"/>
          <w:szCs w:val="28"/>
        </w:rPr>
        <w:t>έκδ</w:t>
      </w:r>
      <w:proofErr w:type="spellEnd"/>
      <w:r w:rsidRPr="00D625A8">
        <w:rPr>
          <w:i/>
          <w:sz w:val="20"/>
          <w:szCs w:val="28"/>
        </w:rPr>
        <w:t xml:space="preserve">. Αθήνα: </w:t>
      </w:r>
      <w:proofErr w:type="spellStart"/>
      <w:r w:rsidRPr="00D625A8">
        <w:rPr>
          <w:i/>
          <w:sz w:val="20"/>
          <w:szCs w:val="28"/>
        </w:rPr>
        <w:t>Gutenberg</w:t>
      </w:r>
      <w:proofErr w:type="spellEnd"/>
      <w:r w:rsidRPr="00D625A8">
        <w:rPr>
          <w:i/>
          <w:sz w:val="20"/>
          <w:szCs w:val="28"/>
        </w:rPr>
        <w:t>, 2001.</w:t>
      </w:r>
    </w:p>
    <w:p w14:paraId="0DBFA3B6" w14:textId="77777777" w:rsidR="007318FF" w:rsidRPr="00D625A8" w:rsidRDefault="007318FF" w:rsidP="00255D5C">
      <w:pPr>
        <w:rPr>
          <w:sz w:val="20"/>
          <w:szCs w:val="28"/>
          <w:u w:val="single"/>
        </w:rPr>
      </w:pPr>
      <w:r w:rsidRPr="00D625A8">
        <w:rPr>
          <w:sz w:val="20"/>
          <w:szCs w:val="28"/>
          <w:u w:val="single"/>
        </w:rPr>
        <w:t>γ. Κεφάλαιο σε ένα βιβλίο</w:t>
      </w:r>
    </w:p>
    <w:p w14:paraId="0BF8322C" w14:textId="77777777" w:rsidR="007318FF" w:rsidRPr="007318FF" w:rsidRDefault="007318FF" w:rsidP="00255D5C">
      <w:pPr>
        <w:rPr>
          <w:sz w:val="20"/>
          <w:szCs w:val="28"/>
        </w:rPr>
      </w:pPr>
      <w:r w:rsidRPr="007318FF">
        <w:rPr>
          <w:sz w:val="20"/>
          <w:szCs w:val="28"/>
        </w:rPr>
        <w:t>Στην περίπτωση αυτή, αναγράφονται πρώτα οι συγγραφείς του κεφαλαίου, κατόπιν μετά από τελεία ο τίτλος του κεφαλαίου και στη συνέχεια «Στο: …» ή «In …» και ακολουθούν τα ονόματα των συγγραφέων και ο τίτλος του βιβλίου και φυσικά τα στοιχεία έκδοσης (πόλη και εκδοτικός οίκος), το έτος και οι σελίδες του κεφαλαίου.</w:t>
      </w:r>
    </w:p>
    <w:p w14:paraId="4BA9662D" w14:textId="77777777" w:rsidR="007318FF" w:rsidRPr="00DC394B" w:rsidRDefault="007318FF" w:rsidP="00255D5C">
      <w:pPr>
        <w:ind w:left="720" w:hanging="720"/>
        <w:rPr>
          <w:i/>
          <w:sz w:val="20"/>
          <w:szCs w:val="28"/>
        </w:rPr>
      </w:pPr>
      <w:r w:rsidRPr="00D625A8">
        <w:rPr>
          <w:i/>
          <w:sz w:val="20"/>
          <w:szCs w:val="28"/>
          <w:lang w:val="en-US"/>
        </w:rPr>
        <w:t xml:space="preserve">Weinstein L, Swartz MN. Pathogenic properties of invading microorganisms. In: </w:t>
      </w:r>
      <w:proofErr w:type="spellStart"/>
      <w:r w:rsidRPr="00D625A8">
        <w:rPr>
          <w:i/>
          <w:sz w:val="20"/>
          <w:szCs w:val="28"/>
          <w:lang w:val="en-US"/>
        </w:rPr>
        <w:t>Sodeman</w:t>
      </w:r>
      <w:proofErr w:type="spellEnd"/>
      <w:r w:rsidRPr="00D625A8">
        <w:rPr>
          <w:i/>
          <w:sz w:val="20"/>
          <w:szCs w:val="28"/>
          <w:lang w:val="en-US"/>
        </w:rPr>
        <w:t xml:space="preserve"> WA (ed). 4th ed.</w:t>
      </w:r>
      <w:r w:rsidR="00D625A8" w:rsidRPr="00037D45">
        <w:rPr>
          <w:i/>
          <w:sz w:val="20"/>
          <w:szCs w:val="28"/>
          <w:lang w:val="en-US"/>
        </w:rPr>
        <w:t xml:space="preserve"> </w:t>
      </w:r>
      <w:r w:rsidRPr="00D625A8">
        <w:rPr>
          <w:i/>
          <w:sz w:val="20"/>
          <w:szCs w:val="28"/>
          <w:lang w:val="en-US"/>
        </w:rPr>
        <w:t xml:space="preserve">Pathologic physiology: mechanisms of disease. </w:t>
      </w:r>
      <w:proofErr w:type="spellStart"/>
      <w:r w:rsidRPr="00D625A8">
        <w:rPr>
          <w:i/>
          <w:sz w:val="20"/>
          <w:szCs w:val="28"/>
          <w:lang w:val="en-US"/>
        </w:rPr>
        <w:t>Philadelphi</w:t>
      </w:r>
      <w:proofErr w:type="spellEnd"/>
      <w:r w:rsidRPr="00D625A8">
        <w:rPr>
          <w:i/>
          <w:sz w:val="20"/>
          <w:szCs w:val="28"/>
        </w:rPr>
        <w:t>α</w:t>
      </w:r>
      <w:r w:rsidRPr="00DC394B">
        <w:rPr>
          <w:i/>
          <w:sz w:val="20"/>
          <w:szCs w:val="28"/>
        </w:rPr>
        <w:t xml:space="preserve">: </w:t>
      </w:r>
      <w:r w:rsidRPr="00D625A8">
        <w:rPr>
          <w:i/>
          <w:sz w:val="20"/>
          <w:szCs w:val="28"/>
          <w:lang w:val="en-US"/>
        </w:rPr>
        <w:t>WB</w:t>
      </w:r>
      <w:r w:rsidRPr="00DC394B">
        <w:rPr>
          <w:i/>
          <w:sz w:val="20"/>
          <w:szCs w:val="28"/>
        </w:rPr>
        <w:t xml:space="preserve"> </w:t>
      </w:r>
      <w:r w:rsidRPr="00D625A8">
        <w:rPr>
          <w:i/>
          <w:sz w:val="20"/>
          <w:szCs w:val="28"/>
          <w:lang w:val="en-US"/>
        </w:rPr>
        <w:t>Saunders</w:t>
      </w:r>
      <w:r w:rsidRPr="00DC394B">
        <w:rPr>
          <w:i/>
          <w:sz w:val="20"/>
          <w:szCs w:val="28"/>
        </w:rPr>
        <w:t>, 1974: 457-472.</w:t>
      </w:r>
    </w:p>
    <w:p w14:paraId="3CC19BEC" w14:textId="77777777" w:rsidR="007318FF" w:rsidRPr="00D625A8" w:rsidRDefault="007318FF" w:rsidP="00255D5C">
      <w:pPr>
        <w:ind w:left="720" w:hanging="720"/>
        <w:rPr>
          <w:i/>
          <w:sz w:val="20"/>
          <w:szCs w:val="28"/>
          <w:lang w:val="en-US"/>
        </w:rPr>
      </w:pPr>
      <w:r w:rsidRPr="00D625A8">
        <w:rPr>
          <w:i/>
          <w:sz w:val="20"/>
          <w:szCs w:val="28"/>
        </w:rPr>
        <w:t>Αποστολάκης</w:t>
      </w:r>
      <w:r w:rsidRPr="00C83D0D">
        <w:rPr>
          <w:i/>
          <w:sz w:val="20"/>
          <w:szCs w:val="28"/>
        </w:rPr>
        <w:t xml:space="preserve"> </w:t>
      </w:r>
      <w:r w:rsidRPr="00D625A8">
        <w:rPr>
          <w:i/>
          <w:sz w:val="20"/>
          <w:szCs w:val="28"/>
        </w:rPr>
        <w:t>Ε</w:t>
      </w:r>
      <w:r w:rsidRPr="00C83D0D">
        <w:rPr>
          <w:i/>
          <w:sz w:val="20"/>
          <w:szCs w:val="28"/>
        </w:rPr>
        <w:t xml:space="preserve">. </w:t>
      </w:r>
      <w:proofErr w:type="spellStart"/>
      <w:r w:rsidRPr="00D625A8">
        <w:rPr>
          <w:i/>
          <w:sz w:val="20"/>
          <w:szCs w:val="28"/>
        </w:rPr>
        <w:t>Αορτοστεφανιαία</w:t>
      </w:r>
      <w:proofErr w:type="spellEnd"/>
      <w:r w:rsidRPr="00C83D0D">
        <w:rPr>
          <w:i/>
          <w:sz w:val="20"/>
          <w:szCs w:val="28"/>
        </w:rPr>
        <w:t xml:space="preserve"> </w:t>
      </w:r>
      <w:r w:rsidRPr="00D625A8">
        <w:rPr>
          <w:i/>
          <w:sz w:val="20"/>
          <w:szCs w:val="28"/>
        </w:rPr>
        <w:t>παράκαμψη</w:t>
      </w:r>
      <w:r w:rsidRPr="00C83D0D">
        <w:rPr>
          <w:i/>
          <w:sz w:val="20"/>
          <w:szCs w:val="28"/>
        </w:rPr>
        <w:t xml:space="preserve">. </w:t>
      </w:r>
      <w:r w:rsidRPr="00D625A8">
        <w:rPr>
          <w:i/>
          <w:sz w:val="20"/>
          <w:szCs w:val="28"/>
        </w:rPr>
        <w:t>Στο Γεωργίου Α, Βασιλείου Ε (Συγγ.) Καρδιοχειρουργική</w:t>
      </w:r>
      <w:r w:rsidRPr="00D625A8">
        <w:rPr>
          <w:i/>
          <w:sz w:val="20"/>
          <w:szCs w:val="28"/>
          <w:lang w:val="en-US"/>
        </w:rPr>
        <w:t>. 2</w:t>
      </w:r>
      <w:r w:rsidRPr="00D625A8">
        <w:rPr>
          <w:i/>
          <w:sz w:val="20"/>
          <w:szCs w:val="28"/>
        </w:rPr>
        <w:t>η</w:t>
      </w:r>
      <w:r w:rsidRPr="00D625A8">
        <w:rPr>
          <w:i/>
          <w:sz w:val="20"/>
          <w:szCs w:val="28"/>
          <w:lang w:val="en-US"/>
        </w:rPr>
        <w:t xml:space="preserve"> </w:t>
      </w:r>
      <w:r w:rsidRPr="00D625A8">
        <w:rPr>
          <w:i/>
          <w:sz w:val="20"/>
          <w:szCs w:val="28"/>
        </w:rPr>
        <w:t>έκδοση</w:t>
      </w:r>
      <w:r w:rsidRPr="00D625A8">
        <w:rPr>
          <w:i/>
          <w:sz w:val="20"/>
          <w:szCs w:val="28"/>
          <w:lang w:val="en-US"/>
        </w:rPr>
        <w:t xml:space="preserve">. </w:t>
      </w:r>
      <w:r w:rsidRPr="00D625A8">
        <w:rPr>
          <w:i/>
          <w:sz w:val="20"/>
          <w:szCs w:val="28"/>
        </w:rPr>
        <w:t>Αθήνα</w:t>
      </w:r>
      <w:r w:rsidRPr="00D625A8">
        <w:rPr>
          <w:i/>
          <w:sz w:val="20"/>
          <w:szCs w:val="28"/>
          <w:lang w:val="en-US"/>
        </w:rPr>
        <w:t xml:space="preserve">: </w:t>
      </w:r>
      <w:proofErr w:type="spellStart"/>
      <w:r w:rsidRPr="00D625A8">
        <w:rPr>
          <w:i/>
          <w:sz w:val="20"/>
          <w:szCs w:val="28"/>
        </w:rPr>
        <w:t>Παρισιάνος</w:t>
      </w:r>
      <w:proofErr w:type="spellEnd"/>
      <w:r w:rsidRPr="00D625A8">
        <w:rPr>
          <w:i/>
          <w:sz w:val="20"/>
          <w:szCs w:val="28"/>
          <w:lang w:val="en-US"/>
        </w:rPr>
        <w:t>, 2003: 20-32.</w:t>
      </w:r>
    </w:p>
    <w:p w14:paraId="6A8782D3" w14:textId="77777777" w:rsidR="007318FF" w:rsidRPr="00D625A8" w:rsidRDefault="007318FF" w:rsidP="00255D5C">
      <w:pPr>
        <w:rPr>
          <w:sz w:val="20"/>
          <w:szCs w:val="28"/>
          <w:u w:val="single"/>
          <w:lang w:val="en-US"/>
        </w:rPr>
      </w:pPr>
      <w:r w:rsidRPr="00D625A8">
        <w:rPr>
          <w:sz w:val="20"/>
          <w:szCs w:val="28"/>
          <w:u w:val="single"/>
        </w:rPr>
        <w:t>δ</w:t>
      </w:r>
      <w:r w:rsidRPr="00D625A8">
        <w:rPr>
          <w:sz w:val="20"/>
          <w:szCs w:val="28"/>
          <w:u w:val="single"/>
          <w:lang w:val="en-US"/>
        </w:rPr>
        <w:t xml:space="preserve">. </w:t>
      </w:r>
      <w:r w:rsidR="00D625A8" w:rsidRPr="00D625A8">
        <w:rPr>
          <w:sz w:val="20"/>
          <w:szCs w:val="28"/>
          <w:u w:val="single"/>
        </w:rPr>
        <w:t>Δ</w:t>
      </w:r>
      <w:r w:rsidRPr="00D625A8">
        <w:rPr>
          <w:sz w:val="20"/>
          <w:szCs w:val="28"/>
          <w:u w:val="single"/>
        </w:rPr>
        <w:t>ημοσίευση</w:t>
      </w:r>
      <w:r w:rsidRPr="00D625A8">
        <w:rPr>
          <w:sz w:val="20"/>
          <w:szCs w:val="28"/>
          <w:u w:val="single"/>
          <w:lang w:val="en-US"/>
        </w:rPr>
        <w:t xml:space="preserve"> </w:t>
      </w:r>
      <w:r w:rsidRPr="00D625A8">
        <w:rPr>
          <w:sz w:val="20"/>
          <w:szCs w:val="28"/>
          <w:u w:val="single"/>
        </w:rPr>
        <w:t>σε</w:t>
      </w:r>
      <w:r w:rsidRPr="00D625A8">
        <w:rPr>
          <w:sz w:val="20"/>
          <w:szCs w:val="28"/>
          <w:u w:val="single"/>
          <w:lang w:val="en-US"/>
        </w:rPr>
        <w:t xml:space="preserve"> </w:t>
      </w:r>
      <w:r w:rsidRPr="00D625A8">
        <w:rPr>
          <w:sz w:val="20"/>
          <w:szCs w:val="28"/>
          <w:u w:val="single"/>
        </w:rPr>
        <w:t>Πρακτικά</w:t>
      </w:r>
    </w:p>
    <w:p w14:paraId="6BB2CD8A" w14:textId="77777777" w:rsidR="007318FF" w:rsidRPr="00037D45" w:rsidRDefault="007318FF" w:rsidP="00255D5C">
      <w:pPr>
        <w:ind w:left="720" w:hanging="720"/>
        <w:rPr>
          <w:i/>
          <w:sz w:val="20"/>
          <w:szCs w:val="28"/>
          <w:lang w:val="en-US"/>
        </w:rPr>
      </w:pPr>
      <w:r w:rsidRPr="00037D45">
        <w:rPr>
          <w:i/>
          <w:sz w:val="20"/>
          <w:szCs w:val="28"/>
          <w:lang w:val="en-US"/>
        </w:rPr>
        <w:t>Pont B. Bone marrow transplantation in severe combined immunodeficiency with an unrelated combined</w:t>
      </w:r>
      <w:r w:rsidR="00037D45" w:rsidRPr="00037D45">
        <w:rPr>
          <w:i/>
          <w:sz w:val="20"/>
          <w:szCs w:val="28"/>
          <w:lang w:val="en-US"/>
        </w:rPr>
        <w:t xml:space="preserve"> </w:t>
      </w:r>
      <w:r w:rsidRPr="00037D45">
        <w:rPr>
          <w:i/>
          <w:sz w:val="20"/>
          <w:szCs w:val="28"/>
          <w:lang w:val="en-US"/>
        </w:rPr>
        <w:t>compatible donor. In: White HJ, Smith R (eds) Proceedings of the third annual meeting of the</w:t>
      </w:r>
      <w:r w:rsidR="00037D45" w:rsidRPr="00037D45">
        <w:rPr>
          <w:i/>
          <w:sz w:val="20"/>
          <w:szCs w:val="28"/>
          <w:lang w:val="en-US"/>
        </w:rPr>
        <w:t xml:space="preserve"> </w:t>
      </w:r>
      <w:r w:rsidRPr="00037D45">
        <w:rPr>
          <w:i/>
          <w:sz w:val="20"/>
          <w:szCs w:val="28"/>
          <w:lang w:val="en-US"/>
        </w:rPr>
        <w:t>International Society of Experimental Hematology. Houston: International Society for Experimental</w:t>
      </w:r>
      <w:r w:rsidR="00037D45" w:rsidRPr="00C83D0D">
        <w:rPr>
          <w:i/>
          <w:sz w:val="20"/>
          <w:szCs w:val="28"/>
          <w:lang w:val="en-US"/>
        </w:rPr>
        <w:t xml:space="preserve"> </w:t>
      </w:r>
      <w:r w:rsidRPr="00037D45">
        <w:rPr>
          <w:i/>
          <w:sz w:val="20"/>
          <w:szCs w:val="28"/>
          <w:lang w:val="en-US"/>
        </w:rPr>
        <w:t>Hematology, 1992: 44-46.</w:t>
      </w:r>
    </w:p>
    <w:p w14:paraId="45840EC2" w14:textId="77777777" w:rsidR="007318FF" w:rsidRPr="00DC394B" w:rsidRDefault="007318FF" w:rsidP="00255D5C">
      <w:pPr>
        <w:ind w:left="720" w:hanging="720"/>
        <w:rPr>
          <w:i/>
          <w:sz w:val="20"/>
          <w:szCs w:val="28"/>
          <w:lang w:val="en-US"/>
        </w:rPr>
      </w:pPr>
      <w:r w:rsidRPr="00037D45">
        <w:rPr>
          <w:i/>
          <w:sz w:val="20"/>
          <w:szCs w:val="28"/>
        </w:rPr>
        <w:t>Χατζηγιάννης</w:t>
      </w:r>
      <w:r w:rsidRPr="00C83D0D">
        <w:rPr>
          <w:i/>
          <w:sz w:val="20"/>
          <w:szCs w:val="28"/>
          <w:lang w:val="en-US"/>
        </w:rPr>
        <w:t xml:space="preserve"> </w:t>
      </w:r>
      <w:r w:rsidRPr="00037D45">
        <w:rPr>
          <w:i/>
          <w:sz w:val="20"/>
          <w:szCs w:val="28"/>
        </w:rPr>
        <w:t>Μ</w:t>
      </w:r>
      <w:r w:rsidRPr="00C83D0D">
        <w:rPr>
          <w:i/>
          <w:sz w:val="20"/>
          <w:szCs w:val="28"/>
          <w:lang w:val="en-US"/>
        </w:rPr>
        <w:t xml:space="preserve">. </w:t>
      </w:r>
      <w:r w:rsidRPr="00037D45">
        <w:rPr>
          <w:i/>
          <w:sz w:val="20"/>
          <w:szCs w:val="28"/>
        </w:rPr>
        <w:t>Στελέχωση</w:t>
      </w:r>
      <w:r w:rsidRPr="00C83D0D">
        <w:rPr>
          <w:i/>
          <w:sz w:val="20"/>
          <w:szCs w:val="28"/>
          <w:lang w:val="en-US"/>
        </w:rPr>
        <w:t xml:space="preserve"> </w:t>
      </w:r>
      <w:r w:rsidRPr="00037D45">
        <w:rPr>
          <w:i/>
          <w:sz w:val="20"/>
          <w:szCs w:val="28"/>
        </w:rPr>
        <w:t>μονάδων</w:t>
      </w:r>
      <w:r w:rsidRPr="00C83D0D">
        <w:rPr>
          <w:i/>
          <w:sz w:val="20"/>
          <w:szCs w:val="28"/>
          <w:lang w:val="en-US"/>
        </w:rPr>
        <w:t xml:space="preserve"> </w:t>
      </w:r>
      <w:r w:rsidRPr="00037D45">
        <w:rPr>
          <w:i/>
          <w:sz w:val="20"/>
          <w:szCs w:val="28"/>
        </w:rPr>
        <w:t>εντατικής</w:t>
      </w:r>
      <w:r w:rsidRPr="00C83D0D">
        <w:rPr>
          <w:i/>
          <w:sz w:val="20"/>
          <w:szCs w:val="28"/>
          <w:lang w:val="en-US"/>
        </w:rPr>
        <w:t xml:space="preserve"> </w:t>
      </w:r>
      <w:r w:rsidRPr="00037D45">
        <w:rPr>
          <w:i/>
          <w:sz w:val="20"/>
          <w:szCs w:val="28"/>
        </w:rPr>
        <w:t>θεραπείας</w:t>
      </w:r>
      <w:r w:rsidRPr="00C83D0D">
        <w:rPr>
          <w:i/>
          <w:sz w:val="20"/>
          <w:szCs w:val="28"/>
          <w:lang w:val="en-US"/>
        </w:rPr>
        <w:t xml:space="preserve">. </w:t>
      </w:r>
      <w:r w:rsidRPr="00037D45">
        <w:rPr>
          <w:i/>
          <w:sz w:val="20"/>
          <w:szCs w:val="28"/>
        </w:rPr>
        <w:t>Στα πρακτικά τ</w:t>
      </w:r>
      <w:r w:rsidR="00037D45" w:rsidRPr="00037D45">
        <w:rPr>
          <w:i/>
          <w:sz w:val="20"/>
          <w:szCs w:val="28"/>
        </w:rPr>
        <w:t xml:space="preserve">ου 7ου Πανελλήνιου Νοσηλευτικού </w:t>
      </w:r>
      <w:r w:rsidRPr="00037D45">
        <w:rPr>
          <w:i/>
          <w:sz w:val="20"/>
          <w:szCs w:val="28"/>
        </w:rPr>
        <w:t>Συνέδριου. Αθήνα</w:t>
      </w:r>
      <w:r w:rsidRPr="00DC394B">
        <w:rPr>
          <w:i/>
          <w:sz w:val="20"/>
          <w:szCs w:val="28"/>
          <w:lang w:val="en-US"/>
        </w:rPr>
        <w:t xml:space="preserve">: </w:t>
      </w:r>
      <w:r w:rsidRPr="00037D45">
        <w:rPr>
          <w:i/>
          <w:sz w:val="20"/>
          <w:szCs w:val="28"/>
        </w:rPr>
        <w:t>ΕΣΝΕ</w:t>
      </w:r>
      <w:r w:rsidRPr="00DC394B">
        <w:rPr>
          <w:i/>
          <w:sz w:val="20"/>
          <w:szCs w:val="28"/>
          <w:lang w:val="en-US"/>
        </w:rPr>
        <w:t>, 2000: 44.</w:t>
      </w:r>
    </w:p>
    <w:p w14:paraId="76370A68" w14:textId="77777777" w:rsidR="007318FF" w:rsidRPr="00DC394B" w:rsidRDefault="007318FF" w:rsidP="00255D5C">
      <w:pPr>
        <w:rPr>
          <w:sz w:val="20"/>
          <w:szCs w:val="28"/>
          <w:u w:val="single"/>
          <w:lang w:val="en-US"/>
        </w:rPr>
      </w:pPr>
      <w:r w:rsidRPr="00037D45">
        <w:rPr>
          <w:sz w:val="20"/>
          <w:szCs w:val="28"/>
          <w:u w:val="single"/>
        </w:rPr>
        <w:t>ε</w:t>
      </w:r>
      <w:r w:rsidRPr="00DC394B">
        <w:rPr>
          <w:sz w:val="20"/>
          <w:szCs w:val="28"/>
          <w:u w:val="single"/>
          <w:lang w:val="en-US"/>
        </w:rPr>
        <w:t xml:space="preserve">. </w:t>
      </w:r>
      <w:r w:rsidR="00037D45" w:rsidRPr="00037D45">
        <w:rPr>
          <w:sz w:val="20"/>
          <w:szCs w:val="28"/>
          <w:u w:val="single"/>
        </w:rPr>
        <w:t>Δ</w:t>
      </w:r>
      <w:r w:rsidRPr="00037D45">
        <w:rPr>
          <w:sz w:val="20"/>
          <w:szCs w:val="28"/>
          <w:u w:val="single"/>
        </w:rPr>
        <w:t>ιδακτορική</w:t>
      </w:r>
      <w:r w:rsidRPr="00DC394B">
        <w:rPr>
          <w:sz w:val="20"/>
          <w:szCs w:val="28"/>
          <w:u w:val="single"/>
          <w:lang w:val="en-US"/>
        </w:rPr>
        <w:t xml:space="preserve"> </w:t>
      </w:r>
      <w:r w:rsidR="00037D45" w:rsidRPr="00037D45">
        <w:rPr>
          <w:sz w:val="20"/>
          <w:szCs w:val="28"/>
          <w:u w:val="single"/>
        </w:rPr>
        <w:t>Δ</w:t>
      </w:r>
      <w:r w:rsidRPr="00037D45">
        <w:rPr>
          <w:sz w:val="20"/>
          <w:szCs w:val="28"/>
          <w:u w:val="single"/>
        </w:rPr>
        <w:t>ιατριβή</w:t>
      </w:r>
    </w:p>
    <w:p w14:paraId="38972122" w14:textId="77777777" w:rsidR="007318FF" w:rsidRPr="00037D45" w:rsidRDefault="007318FF" w:rsidP="00255D5C">
      <w:pPr>
        <w:ind w:left="720" w:hanging="720"/>
        <w:rPr>
          <w:i/>
          <w:sz w:val="20"/>
          <w:szCs w:val="28"/>
          <w:lang w:val="en-US"/>
        </w:rPr>
      </w:pPr>
      <w:proofErr w:type="spellStart"/>
      <w:r w:rsidRPr="00037D45">
        <w:rPr>
          <w:i/>
          <w:sz w:val="20"/>
          <w:szCs w:val="28"/>
          <w:lang w:val="en-US"/>
        </w:rPr>
        <w:t>Gairns</w:t>
      </w:r>
      <w:proofErr w:type="spellEnd"/>
      <w:r w:rsidRPr="00037D45">
        <w:rPr>
          <w:i/>
          <w:sz w:val="20"/>
          <w:szCs w:val="28"/>
          <w:lang w:val="en-US"/>
        </w:rPr>
        <w:t xml:space="preserve"> RB. Infrared spectroscopic studies of solid oxygen. (Dissertation) </w:t>
      </w:r>
      <w:proofErr w:type="spellStart"/>
      <w:r w:rsidRPr="00037D45">
        <w:rPr>
          <w:i/>
          <w:sz w:val="20"/>
          <w:szCs w:val="28"/>
          <w:lang w:val="en-US"/>
        </w:rPr>
        <w:t>Bark</w:t>
      </w:r>
      <w:r w:rsidR="00037D45" w:rsidRPr="00037D45">
        <w:rPr>
          <w:i/>
          <w:sz w:val="20"/>
          <w:szCs w:val="28"/>
          <w:lang w:val="en-US"/>
        </w:rPr>
        <w:t>eley</w:t>
      </w:r>
      <w:proofErr w:type="spellEnd"/>
      <w:r w:rsidR="00037D45" w:rsidRPr="00037D45">
        <w:rPr>
          <w:i/>
          <w:sz w:val="20"/>
          <w:szCs w:val="28"/>
          <w:lang w:val="en-US"/>
        </w:rPr>
        <w:t xml:space="preserve">, California: University of </w:t>
      </w:r>
      <w:r w:rsidRPr="00037D45">
        <w:rPr>
          <w:i/>
          <w:sz w:val="20"/>
          <w:szCs w:val="28"/>
          <w:lang w:val="en-US"/>
        </w:rPr>
        <w:t>California, 1965: 156.</w:t>
      </w:r>
    </w:p>
    <w:p w14:paraId="18DED7D1" w14:textId="77777777" w:rsidR="007318FF" w:rsidRPr="00037D45" w:rsidRDefault="007318FF" w:rsidP="00255D5C">
      <w:pPr>
        <w:rPr>
          <w:sz w:val="20"/>
          <w:szCs w:val="28"/>
          <w:u w:val="single"/>
        </w:rPr>
      </w:pPr>
      <w:proofErr w:type="spellStart"/>
      <w:r w:rsidRPr="00037D45">
        <w:rPr>
          <w:sz w:val="20"/>
          <w:szCs w:val="28"/>
          <w:u w:val="single"/>
        </w:rPr>
        <w:t>στ</w:t>
      </w:r>
      <w:proofErr w:type="spellEnd"/>
      <w:r w:rsidRPr="00037D45">
        <w:rPr>
          <w:sz w:val="20"/>
          <w:szCs w:val="28"/>
          <w:u w:val="single"/>
        </w:rPr>
        <w:t>. Επιμέλεια βιβλίου</w:t>
      </w:r>
    </w:p>
    <w:p w14:paraId="380A24D3" w14:textId="77777777" w:rsidR="007318FF" w:rsidRPr="00037D45" w:rsidRDefault="007318FF" w:rsidP="00255D5C">
      <w:pPr>
        <w:ind w:left="720" w:hanging="720"/>
        <w:rPr>
          <w:i/>
          <w:sz w:val="20"/>
          <w:szCs w:val="28"/>
        </w:rPr>
      </w:pPr>
      <w:proofErr w:type="spellStart"/>
      <w:r w:rsidRPr="00037D45">
        <w:rPr>
          <w:i/>
          <w:sz w:val="20"/>
          <w:szCs w:val="28"/>
        </w:rPr>
        <w:t>Κουτρούκης</w:t>
      </w:r>
      <w:proofErr w:type="spellEnd"/>
      <w:r w:rsidRPr="00037D45">
        <w:rPr>
          <w:i/>
          <w:sz w:val="20"/>
          <w:szCs w:val="28"/>
        </w:rPr>
        <w:t xml:space="preserve"> Θ. (</w:t>
      </w:r>
      <w:proofErr w:type="spellStart"/>
      <w:r w:rsidRPr="00037D45">
        <w:rPr>
          <w:i/>
          <w:sz w:val="20"/>
          <w:szCs w:val="28"/>
        </w:rPr>
        <w:t>Επιμ</w:t>
      </w:r>
      <w:proofErr w:type="spellEnd"/>
      <w:r w:rsidRPr="00037D45">
        <w:rPr>
          <w:i/>
          <w:sz w:val="20"/>
          <w:szCs w:val="28"/>
        </w:rPr>
        <w:t xml:space="preserve">.). Ύψος και εκπαίδευση ενηλίκων. Θεσσαλονίκη: </w:t>
      </w:r>
      <w:proofErr w:type="spellStart"/>
      <w:r w:rsidRPr="00037D45">
        <w:rPr>
          <w:i/>
          <w:sz w:val="20"/>
          <w:szCs w:val="28"/>
        </w:rPr>
        <w:t>Ίνδικτος</w:t>
      </w:r>
      <w:proofErr w:type="spellEnd"/>
      <w:r w:rsidRPr="00037D45">
        <w:rPr>
          <w:i/>
          <w:sz w:val="20"/>
          <w:szCs w:val="28"/>
        </w:rPr>
        <w:t>, 1994: 3-14.</w:t>
      </w:r>
    </w:p>
    <w:p w14:paraId="78337975" w14:textId="77777777" w:rsidR="007318FF" w:rsidRPr="00037D45" w:rsidRDefault="007318FF" w:rsidP="00255D5C">
      <w:pPr>
        <w:rPr>
          <w:sz w:val="20"/>
          <w:szCs w:val="28"/>
          <w:u w:val="single"/>
        </w:rPr>
      </w:pPr>
      <w:r w:rsidRPr="00037D45">
        <w:rPr>
          <w:sz w:val="20"/>
          <w:szCs w:val="28"/>
          <w:u w:val="single"/>
        </w:rPr>
        <w:t>ζ. Όταν συγγραφέας έχει αναλάβει την έκδοση του βιβλίου του</w:t>
      </w:r>
    </w:p>
    <w:p w14:paraId="69C7704B" w14:textId="77777777" w:rsidR="007318FF" w:rsidRPr="00037D45" w:rsidRDefault="007318FF" w:rsidP="00255D5C">
      <w:pPr>
        <w:ind w:left="720" w:hanging="720"/>
        <w:rPr>
          <w:i/>
          <w:sz w:val="20"/>
          <w:szCs w:val="28"/>
        </w:rPr>
      </w:pPr>
      <w:r w:rsidRPr="00037D45">
        <w:rPr>
          <w:i/>
          <w:sz w:val="20"/>
          <w:szCs w:val="28"/>
        </w:rPr>
        <w:t xml:space="preserve">Αθανασοπούλου, </w:t>
      </w:r>
      <w:r w:rsidR="00037D45" w:rsidRPr="00037D45">
        <w:rPr>
          <w:i/>
          <w:sz w:val="20"/>
          <w:szCs w:val="28"/>
        </w:rPr>
        <w:t>Δ</w:t>
      </w:r>
      <w:r w:rsidRPr="00037D45">
        <w:rPr>
          <w:i/>
          <w:sz w:val="20"/>
          <w:szCs w:val="28"/>
        </w:rPr>
        <w:t>. Περιγραφική στατιστική. Πειραιάς: Ιδίας, 1980.</w:t>
      </w:r>
    </w:p>
    <w:p w14:paraId="232BD194" w14:textId="77777777" w:rsidR="00037D45" w:rsidRDefault="00037D45" w:rsidP="00255D5C">
      <w:pPr>
        <w:rPr>
          <w:sz w:val="20"/>
          <w:szCs w:val="28"/>
        </w:rPr>
      </w:pPr>
    </w:p>
    <w:p w14:paraId="6313D68E" w14:textId="77777777" w:rsidR="007318FF" w:rsidRPr="00037D45" w:rsidRDefault="007318FF" w:rsidP="00255D5C">
      <w:pPr>
        <w:rPr>
          <w:b/>
          <w:sz w:val="20"/>
          <w:szCs w:val="28"/>
        </w:rPr>
      </w:pPr>
      <w:r w:rsidRPr="00037D45">
        <w:rPr>
          <w:b/>
          <w:sz w:val="20"/>
          <w:szCs w:val="28"/>
        </w:rPr>
        <w:lastRenderedPageBreak/>
        <w:t xml:space="preserve">ΠΗΓΕΣ ΑΠΟ ΤΟ </w:t>
      </w:r>
      <w:r w:rsidR="00037D45" w:rsidRPr="00037D45">
        <w:rPr>
          <w:b/>
          <w:sz w:val="20"/>
          <w:szCs w:val="28"/>
        </w:rPr>
        <w:t>Δ</w:t>
      </w:r>
      <w:r w:rsidRPr="00037D45">
        <w:rPr>
          <w:b/>
          <w:sz w:val="20"/>
          <w:szCs w:val="28"/>
        </w:rPr>
        <w:t>ΙΑ</w:t>
      </w:r>
      <w:r w:rsidR="00037D45" w:rsidRPr="00037D45">
        <w:rPr>
          <w:b/>
          <w:sz w:val="20"/>
          <w:szCs w:val="28"/>
        </w:rPr>
        <w:t>Δ</w:t>
      </w:r>
      <w:r w:rsidRPr="00037D45">
        <w:rPr>
          <w:b/>
          <w:sz w:val="20"/>
          <w:szCs w:val="28"/>
        </w:rPr>
        <w:t>ΙΚΤΥΟ</w:t>
      </w:r>
    </w:p>
    <w:p w14:paraId="0B1B03D8" w14:textId="77777777" w:rsidR="007318FF" w:rsidRPr="007318FF" w:rsidRDefault="007318FF" w:rsidP="00255D5C">
      <w:pPr>
        <w:rPr>
          <w:sz w:val="20"/>
          <w:szCs w:val="28"/>
        </w:rPr>
      </w:pPr>
      <w:r w:rsidRPr="007318FF">
        <w:rPr>
          <w:sz w:val="20"/>
          <w:szCs w:val="28"/>
        </w:rPr>
        <w:t>Τα βασικά στοιχεία που πρέπει να παρατίθενται είναι τα εξής:</w:t>
      </w:r>
    </w:p>
    <w:p w14:paraId="266F2B6B" w14:textId="77777777" w:rsidR="007318FF" w:rsidRPr="007318FF" w:rsidRDefault="007318FF" w:rsidP="00255D5C">
      <w:pPr>
        <w:rPr>
          <w:sz w:val="20"/>
          <w:szCs w:val="28"/>
        </w:rPr>
      </w:pPr>
      <w:r w:rsidRPr="007318FF">
        <w:rPr>
          <w:sz w:val="20"/>
          <w:szCs w:val="28"/>
        </w:rPr>
        <w:t>Στοιχεία εργασίας, όπως τίτλος και ημερομηνία συγγραφής της ε</w:t>
      </w:r>
      <w:r w:rsidR="00037D45">
        <w:rPr>
          <w:sz w:val="20"/>
          <w:szCs w:val="28"/>
        </w:rPr>
        <w:t xml:space="preserve">ργασίας (εφόσον αναφέρεται) και </w:t>
      </w:r>
      <w:r w:rsidRPr="007318FF">
        <w:rPr>
          <w:sz w:val="20"/>
          <w:szCs w:val="28"/>
        </w:rPr>
        <w:t>οπωσδήποτε η συγκεκριμένη διεύθυνση και η ημερομηνία επίσκεψης-πρόσβασης στη συγκεκριμένη</w:t>
      </w:r>
      <w:r w:rsidR="00037D45">
        <w:rPr>
          <w:sz w:val="20"/>
          <w:szCs w:val="28"/>
        </w:rPr>
        <w:t xml:space="preserve"> </w:t>
      </w:r>
      <w:r w:rsidRPr="007318FF">
        <w:rPr>
          <w:sz w:val="20"/>
          <w:szCs w:val="28"/>
        </w:rPr>
        <w:t>ιστοσελίδα ή δικτυακό τόπο σε παρένθεση.</w:t>
      </w:r>
    </w:p>
    <w:p w14:paraId="11E17952" w14:textId="77777777" w:rsidR="007318FF" w:rsidRPr="00037D45" w:rsidRDefault="007318FF" w:rsidP="00255D5C">
      <w:pPr>
        <w:rPr>
          <w:sz w:val="20"/>
          <w:szCs w:val="28"/>
          <w:u w:val="single"/>
        </w:rPr>
      </w:pPr>
      <w:r w:rsidRPr="00037D45">
        <w:rPr>
          <w:sz w:val="20"/>
          <w:szCs w:val="28"/>
          <w:u w:val="single"/>
        </w:rPr>
        <w:t>Κείμενο στο διαδίκτυο με ημερομηνία</w:t>
      </w:r>
    </w:p>
    <w:p w14:paraId="11F80347" w14:textId="77777777" w:rsidR="007318FF" w:rsidRPr="00037D45" w:rsidRDefault="007318FF" w:rsidP="00255D5C">
      <w:pPr>
        <w:ind w:left="720" w:hanging="720"/>
        <w:rPr>
          <w:i/>
          <w:sz w:val="20"/>
          <w:szCs w:val="28"/>
          <w:lang w:val="en-US"/>
        </w:rPr>
      </w:pPr>
      <w:r w:rsidRPr="00037D45">
        <w:rPr>
          <w:i/>
          <w:sz w:val="20"/>
          <w:szCs w:val="28"/>
        </w:rPr>
        <w:t>Johnson-</w:t>
      </w:r>
      <w:proofErr w:type="spellStart"/>
      <w:r w:rsidRPr="00037D45">
        <w:rPr>
          <w:i/>
          <w:sz w:val="20"/>
          <w:szCs w:val="28"/>
        </w:rPr>
        <w:t>Eilola</w:t>
      </w:r>
      <w:proofErr w:type="spellEnd"/>
      <w:r w:rsidRPr="00037D45">
        <w:rPr>
          <w:i/>
          <w:sz w:val="20"/>
          <w:szCs w:val="28"/>
        </w:rPr>
        <w:t xml:space="preserve"> J. (1994). </w:t>
      </w:r>
      <w:r w:rsidRPr="00037D45">
        <w:rPr>
          <w:i/>
          <w:sz w:val="20"/>
          <w:szCs w:val="28"/>
          <w:lang w:val="en-US"/>
        </w:rPr>
        <w:t>Little machines: Rearticulating hypertext users.</w:t>
      </w:r>
      <w:r w:rsidR="00AF12CD" w:rsidRPr="00AF12CD">
        <w:rPr>
          <w:i/>
          <w:sz w:val="20"/>
          <w:szCs w:val="28"/>
          <w:lang w:val="en-US"/>
        </w:rPr>
        <w:t xml:space="preserve"> </w:t>
      </w:r>
      <w:r w:rsidRPr="00037D45">
        <w:rPr>
          <w:i/>
          <w:sz w:val="20"/>
          <w:szCs w:val="28"/>
          <w:lang w:val="en-US"/>
        </w:rPr>
        <w:t>ftp://daedalus.com/Pub/CCCC95/johnson-eilola (10/2/1996).</w:t>
      </w:r>
    </w:p>
    <w:p w14:paraId="72A26F04" w14:textId="77777777" w:rsidR="007318FF" w:rsidRPr="00AF12CD" w:rsidRDefault="007318FF" w:rsidP="00255D5C">
      <w:pPr>
        <w:ind w:left="720" w:hanging="720"/>
        <w:rPr>
          <w:i/>
          <w:sz w:val="20"/>
          <w:szCs w:val="28"/>
          <w:lang w:val="en-US"/>
        </w:rPr>
      </w:pPr>
      <w:proofErr w:type="spellStart"/>
      <w:r w:rsidRPr="00AF12CD">
        <w:rPr>
          <w:i/>
          <w:sz w:val="20"/>
          <w:szCs w:val="28"/>
          <w:lang w:val="en-US"/>
        </w:rPr>
        <w:t>VandenBos</w:t>
      </w:r>
      <w:proofErr w:type="spellEnd"/>
      <w:r w:rsidRPr="00AF12CD">
        <w:rPr>
          <w:i/>
          <w:sz w:val="20"/>
          <w:szCs w:val="28"/>
          <w:lang w:val="en-US"/>
        </w:rPr>
        <w:t xml:space="preserve"> G, Knapp S, Doe J. (2001). Role of reference elements in the selec</w:t>
      </w:r>
      <w:r w:rsidR="00AF12CD" w:rsidRPr="00AF12CD">
        <w:rPr>
          <w:i/>
          <w:sz w:val="20"/>
          <w:szCs w:val="28"/>
          <w:lang w:val="en-US"/>
        </w:rPr>
        <w:t xml:space="preserve">tion of resources by psychology </w:t>
      </w:r>
      <w:r w:rsidRPr="00AF12CD">
        <w:rPr>
          <w:i/>
          <w:sz w:val="20"/>
          <w:szCs w:val="28"/>
          <w:lang w:val="en-US"/>
        </w:rPr>
        <w:t xml:space="preserve">undergraduates. Journal of Bibliographic Research, 5, 117-123. </w:t>
      </w:r>
      <w:r w:rsidR="00AF12CD" w:rsidRPr="00AF12CD">
        <w:rPr>
          <w:i/>
          <w:sz w:val="20"/>
          <w:szCs w:val="28"/>
        </w:rPr>
        <w:t>Δ</w:t>
      </w:r>
      <w:r w:rsidRPr="00AF12CD">
        <w:rPr>
          <w:i/>
          <w:sz w:val="20"/>
          <w:szCs w:val="28"/>
        </w:rPr>
        <w:t>ιαθέσιμο</w:t>
      </w:r>
      <w:r w:rsidRPr="00C83D0D">
        <w:rPr>
          <w:i/>
          <w:sz w:val="20"/>
          <w:szCs w:val="28"/>
          <w:lang w:val="en-US"/>
        </w:rPr>
        <w:t xml:space="preserve"> </w:t>
      </w:r>
      <w:r w:rsidRPr="00AF12CD">
        <w:rPr>
          <w:i/>
          <w:sz w:val="20"/>
          <w:szCs w:val="28"/>
        </w:rPr>
        <w:t>στο</w:t>
      </w:r>
      <w:r w:rsidRPr="00C83D0D">
        <w:rPr>
          <w:i/>
          <w:sz w:val="20"/>
          <w:szCs w:val="28"/>
          <w:lang w:val="en-US"/>
        </w:rPr>
        <w:t xml:space="preserve"> </w:t>
      </w:r>
      <w:r w:rsidRPr="00AF12CD">
        <w:rPr>
          <w:i/>
          <w:sz w:val="20"/>
          <w:szCs w:val="28"/>
        </w:rPr>
        <w:t>δικτυακό</w:t>
      </w:r>
      <w:r w:rsidRPr="00C83D0D">
        <w:rPr>
          <w:i/>
          <w:sz w:val="20"/>
          <w:szCs w:val="28"/>
          <w:lang w:val="en-US"/>
        </w:rPr>
        <w:t xml:space="preserve"> </w:t>
      </w:r>
      <w:r w:rsidRPr="00AF12CD">
        <w:rPr>
          <w:i/>
          <w:sz w:val="20"/>
          <w:szCs w:val="28"/>
        </w:rPr>
        <w:t>τόπο</w:t>
      </w:r>
      <w:r w:rsidRPr="00C83D0D">
        <w:rPr>
          <w:i/>
          <w:sz w:val="20"/>
          <w:szCs w:val="28"/>
          <w:lang w:val="en-US"/>
        </w:rPr>
        <w:t>:</w:t>
      </w:r>
      <w:r w:rsidR="00AF12CD" w:rsidRPr="00C83D0D">
        <w:rPr>
          <w:i/>
          <w:sz w:val="20"/>
          <w:szCs w:val="28"/>
          <w:lang w:val="en-US"/>
        </w:rPr>
        <w:t xml:space="preserve"> </w:t>
      </w:r>
      <w:r w:rsidRPr="00C83D0D">
        <w:rPr>
          <w:i/>
          <w:sz w:val="20"/>
          <w:szCs w:val="28"/>
          <w:lang w:val="en-US"/>
        </w:rPr>
        <w:t>http://jbr.org/articles.html (13/9/2001).</w:t>
      </w:r>
    </w:p>
    <w:p w14:paraId="5C89DD72" w14:textId="77777777" w:rsidR="007318FF" w:rsidRPr="00AF12CD" w:rsidRDefault="007318FF" w:rsidP="00255D5C">
      <w:pPr>
        <w:rPr>
          <w:sz w:val="20"/>
          <w:szCs w:val="28"/>
          <w:u w:val="single"/>
        </w:rPr>
      </w:pPr>
      <w:r w:rsidRPr="00AF12CD">
        <w:rPr>
          <w:sz w:val="20"/>
          <w:szCs w:val="28"/>
          <w:u w:val="single"/>
        </w:rPr>
        <w:t>Κείμενο στο διαδίκτυο χωρίς ημερομηνία</w:t>
      </w:r>
    </w:p>
    <w:p w14:paraId="300134F5" w14:textId="77777777" w:rsidR="007318FF" w:rsidRPr="00AF12CD" w:rsidRDefault="007318FF" w:rsidP="00255D5C">
      <w:pPr>
        <w:ind w:left="720" w:hanging="720"/>
        <w:rPr>
          <w:i/>
          <w:sz w:val="20"/>
          <w:szCs w:val="28"/>
        </w:rPr>
      </w:pPr>
      <w:r w:rsidRPr="00C83D0D">
        <w:rPr>
          <w:i/>
          <w:sz w:val="20"/>
          <w:szCs w:val="28"/>
          <w:lang w:val="en-US"/>
        </w:rPr>
        <w:t>Nielsen</w:t>
      </w:r>
      <w:r w:rsidRPr="00DC394B">
        <w:rPr>
          <w:i/>
          <w:sz w:val="20"/>
          <w:szCs w:val="28"/>
        </w:rPr>
        <w:t xml:space="preserve"> </w:t>
      </w:r>
      <w:r w:rsidRPr="00C83D0D">
        <w:rPr>
          <w:i/>
          <w:sz w:val="20"/>
          <w:szCs w:val="28"/>
          <w:lang w:val="en-US"/>
        </w:rPr>
        <w:t>M</w:t>
      </w:r>
      <w:r w:rsidRPr="00DC394B">
        <w:rPr>
          <w:i/>
          <w:sz w:val="20"/>
          <w:szCs w:val="28"/>
        </w:rPr>
        <w:t xml:space="preserve"> </w:t>
      </w:r>
      <w:r w:rsidRPr="00C83D0D">
        <w:rPr>
          <w:i/>
          <w:sz w:val="20"/>
          <w:szCs w:val="28"/>
          <w:lang w:val="en-US"/>
        </w:rPr>
        <w:t>E</w:t>
      </w:r>
      <w:r w:rsidRPr="00DC394B">
        <w:rPr>
          <w:i/>
          <w:sz w:val="20"/>
          <w:szCs w:val="28"/>
        </w:rPr>
        <w:t>. (</w:t>
      </w:r>
      <w:r w:rsidRPr="00C83D0D">
        <w:rPr>
          <w:i/>
          <w:sz w:val="20"/>
          <w:szCs w:val="28"/>
          <w:lang w:val="en-US"/>
        </w:rPr>
        <w:t>n</w:t>
      </w:r>
      <w:r w:rsidRPr="00DC394B">
        <w:rPr>
          <w:i/>
          <w:sz w:val="20"/>
          <w:szCs w:val="28"/>
        </w:rPr>
        <w:t>.</w:t>
      </w:r>
      <w:r w:rsidRPr="00C83D0D">
        <w:rPr>
          <w:i/>
          <w:sz w:val="20"/>
          <w:szCs w:val="28"/>
          <w:lang w:val="en-US"/>
        </w:rPr>
        <w:t>d</w:t>
      </w:r>
      <w:r w:rsidRPr="00DC394B">
        <w:rPr>
          <w:i/>
          <w:sz w:val="20"/>
          <w:szCs w:val="28"/>
        </w:rPr>
        <w:t xml:space="preserve">.). </w:t>
      </w:r>
      <w:r w:rsidRPr="00AF12CD">
        <w:rPr>
          <w:i/>
          <w:sz w:val="20"/>
          <w:szCs w:val="28"/>
          <w:lang w:val="en-US"/>
        </w:rPr>
        <w:t xml:space="preserve">Notable people in psychology of religion. </w:t>
      </w:r>
      <w:r w:rsidR="00AF12CD" w:rsidRPr="00AF12CD">
        <w:rPr>
          <w:i/>
          <w:sz w:val="20"/>
          <w:szCs w:val="28"/>
        </w:rPr>
        <w:t>Δ</w:t>
      </w:r>
      <w:r w:rsidRPr="00AF12CD">
        <w:rPr>
          <w:i/>
          <w:sz w:val="20"/>
          <w:szCs w:val="28"/>
        </w:rPr>
        <w:t>ιαθέσιμο στο δικτυακό τόπο:</w:t>
      </w:r>
      <w:r w:rsidR="00AF12CD">
        <w:rPr>
          <w:i/>
          <w:sz w:val="20"/>
          <w:szCs w:val="28"/>
        </w:rPr>
        <w:t xml:space="preserve"> </w:t>
      </w:r>
      <w:r w:rsidRPr="00AF12CD">
        <w:rPr>
          <w:i/>
          <w:sz w:val="20"/>
          <w:szCs w:val="28"/>
        </w:rPr>
        <w:t>http://www.psywww.com/psyrelig/psyrelpr.htm (3/8/2001).</w:t>
      </w:r>
    </w:p>
    <w:p w14:paraId="39596CFA" w14:textId="77777777" w:rsidR="007318FF" w:rsidRPr="00AF12CD" w:rsidRDefault="007318FF" w:rsidP="00255D5C">
      <w:pPr>
        <w:rPr>
          <w:sz w:val="20"/>
          <w:szCs w:val="28"/>
          <w:u w:val="single"/>
        </w:rPr>
      </w:pPr>
      <w:r w:rsidRPr="00AF12CD">
        <w:rPr>
          <w:sz w:val="20"/>
          <w:szCs w:val="28"/>
          <w:u w:val="single"/>
        </w:rPr>
        <w:t>Κείμενο στο διαδίκτυο χωρίς ημερομηνία και χωρίς συγγραφέα</w:t>
      </w:r>
    </w:p>
    <w:p w14:paraId="36B681B8" w14:textId="77777777" w:rsidR="007318FF" w:rsidRPr="00AF12CD" w:rsidRDefault="007318FF" w:rsidP="00255D5C">
      <w:pPr>
        <w:ind w:left="720" w:hanging="720"/>
        <w:rPr>
          <w:i/>
          <w:sz w:val="20"/>
          <w:szCs w:val="28"/>
        </w:rPr>
      </w:pPr>
      <w:proofErr w:type="spellStart"/>
      <w:r w:rsidRPr="00AF12CD">
        <w:rPr>
          <w:i/>
          <w:sz w:val="20"/>
          <w:szCs w:val="28"/>
        </w:rPr>
        <w:t>Gender</w:t>
      </w:r>
      <w:proofErr w:type="spellEnd"/>
      <w:r w:rsidRPr="00AF12CD">
        <w:rPr>
          <w:i/>
          <w:sz w:val="20"/>
          <w:szCs w:val="28"/>
        </w:rPr>
        <w:t xml:space="preserve"> and </w:t>
      </w:r>
      <w:proofErr w:type="spellStart"/>
      <w:r w:rsidRPr="00AF12CD">
        <w:rPr>
          <w:i/>
          <w:sz w:val="20"/>
          <w:szCs w:val="28"/>
        </w:rPr>
        <w:t>society</w:t>
      </w:r>
      <w:proofErr w:type="spellEnd"/>
      <w:r w:rsidRPr="00AF12CD">
        <w:rPr>
          <w:i/>
          <w:sz w:val="20"/>
          <w:szCs w:val="28"/>
        </w:rPr>
        <w:t>. (</w:t>
      </w:r>
      <w:proofErr w:type="spellStart"/>
      <w:r w:rsidRPr="00AF12CD">
        <w:rPr>
          <w:i/>
          <w:sz w:val="20"/>
          <w:szCs w:val="28"/>
        </w:rPr>
        <w:t>n.d</w:t>
      </w:r>
      <w:proofErr w:type="spellEnd"/>
      <w:r w:rsidRPr="00AF12CD">
        <w:rPr>
          <w:i/>
          <w:sz w:val="20"/>
          <w:szCs w:val="28"/>
        </w:rPr>
        <w:t xml:space="preserve">.). </w:t>
      </w:r>
      <w:r w:rsidR="00AF12CD" w:rsidRPr="00AF12CD">
        <w:rPr>
          <w:i/>
          <w:sz w:val="20"/>
          <w:szCs w:val="28"/>
        </w:rPr>
        <w:t>Δ</w:t>
      </w:r>
      <w:r w:rsidRPr="00AF12CD">
        <w:rPr>
          <w:i/>
          <w:sz w:val="20"/>
          <w:szCs w:val="28"/>
        </w:rPr>
        <w:t>ιαθέσιμο στο δικτυακό τόπο: http://www.trinity.edu/mkearl/gender.html (3/12/2001).</w:t>
      </w:r>
    </w:p>
    <w:sectPr w:rsidR="007318FF" w:rsidRPr="00AF12CD" w:rsidSect="0001172A">
      <w:footerReference w:type="default" r:id="rId15"/>
      <w:pgSz w:w="11906" w:h="16838"/>
      <w:pgMar w:top="1418" w:right="1418" w:bottom="1418" w:left="1701" w:header="720" w:footer="720"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812547" w14:textId="77777777" w:rsidR="00154033" w:rsidRDefault="00154033">
      <w:r>
        <w:separator/>
      </w:r>
    </w:p>
  </w:endnote>
  <w:endnote w:type="continuationSeparator" w:id="0">
    <w:p w14:paraId="79A4F203" w14:textId="77777777" w:rsidR="00154033" w:rsidRDefault="00154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088173" w14:textId="77777777" w:rsidR="00AF12CD" w:rsidRPr="00CC4FFE" w:rsidRDefault="00AF12CD">
    <w:pPr>
      <w:pStyle w:val="a5"/>
      <w:rPr>
        <w:sz w:val="20"/>
        <w:lang w:val="el-GR"/>
      </w:rPr>
    </w:pPr>
    <w:r>
      <w:rPr>
        <w:i/>
        <w:sz w:val="20"/>
        <w:lang w:val="el-GR"/>
      </w:rPr>
      <w:t>Πτυχ</w:t>
    </w:r>
    <w:r w:rsidRPr="00CC4FFE">
      <w:rPr>
        <w:i/>
        <w:sz w:val="20"/>
        <w:lang w:val="el-GR"/>
      </w:rPr>
      <w:t>ι</w:t>
    </w:r>
    <w:r>
      <w:rPr>
        <w:i/>
        <w:sz w:val="20"/>
        <w:lang w:val="el-GR"/>
      </w:rPr>
      <w:t>α</w:t>
    </w:r>
    <w:r w:rsidRPr="00CC4FFE">
      <w:rPr>
        <w:i/>
        <w:sz w:val="20"/>
        <w:lang w:val="el-GR"/>
      </w:rPr>
      <w:t>κή Εργασία</w:t>
    </w:r>
    <w:r w:rsidRPr="00CC4FFE">
      <w:rPr>
        <w:i/>
        <w:sz w:val="20"/>
        <w:lang w:val="el-GR"/>
      </w:rPr>
      <w:tab/>
    </w:r>
    <w:r w:rsidRPr="00CC4FFE">
      <w:rPr>
        <w:i/>
        <w:sz w:val="20"/>
        <w:lang w:val="el-GR"/>
      </w:rPr>
      <w:tab/>
    </w:r>
    <w:r w:rsidRPr="00CC4FFE">
      <w:rPr>
        <w:sz w:val="20"/>
        <w:lang w:val="el-GR"/>
      </w:rPr>
      <w:fldChar w:fldCharType="begin"/>
    </w:r>
    <w:r w:rsidRPr="00CC4FFE">
      <w:rPr>
        <w:sz w:val="20"/>
        <w:lang w:val="el-GR"/>
      </w:rPr>
      <w:instrText>PAGE   \* MERGEFORMAT</w:instrText>
    </w:r>
    <w:r w:rsidRPr="00CC4FFE">
      <w:rPr>
        <w:sz w:val="20"/>
        <w:lang w:val="el-GR"/>
      </w:rPr>
      <w:fldChar w:fldCharType="separate"/>
    </w:r>
    <w:r w:rsidR="000F737E">
      <w:rPr>
        <w:noProof/>
        <w:sz w:val="20"/>
        <w:lang w:val="el-GR"/>
      </w:rPr>
      <w:t>x</w:t>
    </w:r>
    <w:r w:rsidRPr="00CC4FFE">
      <w:rPr>
        <w:sz w:val="20"/>
        <w:lang w:val="el-G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20D6D9" w14:textId="77777777" w:rsidR="00AF12CD" w:rsidRPr="00CC4FFE" w:rsidRDefault="00AA5CB0" w:rsidP="009C37E5">
    <w:pPr>
      <w:pStyle w:val="a5"/>
      <w:rPr>
        <w:sz w:val="20"/>
        <w:szCs w:val="20"/>
      </w:rPr>
    </w:pPr>
    <w:r>
      <w:rPr>
        <w:i/>
        <w:sz w:val="20"/>
        <w:lang w:val="el-GR"/>
      </w:rPr>
      <w:t>Πτυχ</w:t>
    </w:r>
    <w:r w:rsidRPr="00CC4FFE">
      <w:rPr>
        <w:i/>
        <w:sz w:val="20"/>
        <w:lang w:val="el-GR"/>
      </w:rPr>
      <w:t>ι</w:t>
    </w:r>
    <w:r>
      <w:rPr>
        <w:i/>
        <w:sz w:val="20"/>
        <w:lang w:val="el-GR"/>
      </w:rPr>
      <w:t>α</w:t>
    </w:r>
    <w:r w:rsidRPr="00CC4FFE">
      <w:rPr>
        <w:i/>
        <w:sz w:val="20"/>
        <w:lang w:val="el-GR"/>
      </w:rPr>
      <w:t>κή Εργασία</w:t>
    </w:r>
    <w:r w:rsidR="00AF12CD" w:rsidRPr="00CC4FFE">
      <w:rPr>
        <w:sz w:val="20"/>
        <w:szCs w:val="20"/>
      </w:rPr>
      <w:tab/>
    </w:r>
    <w:r w:rsidR="00AF12CD" w:rsidRPr="00CC4FFE">
      <w:rPr>
        <w:sz w:val="20"/>
        <w:szCs w:val="20"/>
      </w:rPr>
      <w:tab/>
    </w:r>
    <w:r w:rsidR="00AF12CD" w:rsidRPr="00CC4FFE">
      <w:rPr>
        <w:sz w:val="20"/>
        <w:szCs w:val="20"/>
      </w:rPr>
      <w:fldChar w:fldCharType="begin"/>
    </w:r>
    <w:r w:rsidR="00AF12CD" w:rsidRPr="00CC4FFE">
      <w:rPr>
        <w:sz w:val="20"/>
        <w:szCs w:val="20"/>
      </w:rPr>
      <w:instrText xml:space="preserve"> PAGE   \* MERGEFORMAT </w:instrText>
    </w:r>
    <w:r w:rsidR="00AF12CD" w:rsidRPr="00CC4FFE">
      <w:rPr>
        <w:sz w:val="20"/>
        <w:szCs w:val="20"/>
      </w:rPr>
      <w:fldChar w:fldCharType="separate"/>
    </w:r>
    <w:r w:rsidR="000F737E">
      <w:rPr>
        <w:noProof/>
        <w:sz w:val="20"/>
        <w:szCs w:val="20"/>
      </w:rPr>
      <w:t>22</w:t>
    </w:r>
    <w:r w:rsidR="00AF12CD" w:rsidRPr="00CC4FFE">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5EC62" w14:textId="77777777" w:rsidR="00154033" w:rsidRDefault="00154033">
      <w:r>
        <w:separator/>
      </w:r>
    </w:p>
  </w:footnote>
  <w:footnote w:type="continuationSeparator" w:id="0">
    <w:p w14:paraId="174FB7CE" w14:textId="77777777" w:rsidR="00154033" w:rsidRDefault="001540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554"/>
    </w:tblGrid>
    <w:tr w:rsidR="00AF12CD" w14:paraId="6D96CF07" w14:textId="77777777" w:rsidTr="00AC3BF9">
      <w:trPr>
        <w:trHeight w:val="851"/>
      </w:trPr>
      <w:tc>
        <w:tcPr>
          <w:tcW w:w="2235" w:type="dxa"/>
          <w:tcBorders>
            <w:top w:val="nil"/>
            <w:left w:val="nil"/>
            <w:bottom w:val="nil"/>
            <w:right w:val="nil"/>
          </w:tcBorders>
          <w:shd w:val="clear" w:color="auto" w:fill="auto"/>
          <w:vAlign w:val="center"/>
        </w:tcPr>
        <w:p w14:paraId="617B204F" w14:textId="3EE6C7A1" w:rsidR="00AF12CD" w:rsidRDefault="00146D70">
          <w:pPr>
            <w:pStyle w:val="a7"/>
          </w:pPr>
          <w:r>
            <w:rPr>
              <w:noProof/>
            </w:rPr>
            <w:drawing>
              <wp:anchor distT="0" distB="0" distL="114300" distR="114300" simplePos="0" relativeHeight="251659264" behindDoc="1" locked="0" layoutInCell="1" allowOverlap="1" wp14:anchorId="368553F0" wp14:editId="0105CB1C">
                <wp:simplePos x="0" y="0"/>
                <wp:positionH relativeFrom="column">
                  <wp:posOffset>-66675</wp:posOffset>
                </wp:positionH>
                <wp:positionV relativeFrom="paragraph">
                  <wp:posOffset>-127635</wp:posOffset>
                </wp:positionV>
                <wp:extent cx="1262380" cy="730250"/>
                <wp:effectExtent l="0" t="0" r="0" b="0"/>
                <wp:wrapNone/>
                <wp:docPr id="3" name="Εικόνα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2380" cy="7302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554" w:type="dxa"/>
          <w:tcBorders>
            <w:top w:val="nil"/>
            <w:left w:val="nil"/>
            <w:bottom w:val="nil"/>
            <w:right w:val="nil"/>
          </w:tcBorders>
          <w:shd w:val="clear" w:color="auto" w:fill="auto"/>
          <w:vAlign w:val="center"/>
        </w:tcPr>
        <w:p w14:paraId="4B9350FD" w14:textId="77777777" w:rsidR="00AF12CD" w:rsidRPr="00746B1C" w:rsidRDefault="00AF12CD" w:rsidP="00BD3B1D">
          <w:pPr>
            <w:pStyle w:val="a7"/>
            <w:tabs>
              <w:tab w:val="clear" w:pos="4153"/>
            </w:tabs>
            <w:jc w:val="right"/>
            <w:rPr>
              <w:i/>
              <w:sz w:val="16"/>
              <w:szCs w:val="16"/>
            </w:rPr>
          </w:pPr>
          <w:r w:rsidRPr="008C5FC0">
            <w:rPr>
              <w:i/>
              <w:sz w:val="20"/>
              <w:szCs w:val="16"/>
            </w:rPr>
            <w:t>«Ονοματεπώνυμο Συγγραφέα», «Τίτλος πτυχιακής Εργασίας»</w:t>
          </w:r>
        </w:p>
      </w:tc>
    </w:tr>
  </w:tbl>
  <w:p w14:paraId="4D912692" w14:textId="77777777" w:rsidR="00AF12CD" w:rsidRDefault="00AF12CD">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2"/>
    <w:multiLevelType w:val="singleLevel"/>
    <w:tmpl w:val="CF8A9106"/>
    <w:lvl w:ilvl="0">
      <w:start w:val="1"/>
      <w:numFmt w:val="bullet"/>
      <w:pStyle w:val="3"/>
      <w:lvlText w:val=""/>
      <w:lvlJc w:val="left"/>
      <w:pPr>
        <w:tabs>
          <w:tab w:val="num" w:pos="9202"/>
        </w:tabs>
        <w:ind w:left="9202" w:hanging="360"/>
      </w:pPr>
      <w:rPr>
        <w:rFonts w:ascii="Symbol" w:hAnsi="Symbol" w:hint="default"/>
      </w:rPr>
    </w:lvl>
  </w:abstractNum>
  <w:abstractNum w:abstractNumId="1" w15:restartNumberingAfterBreak="0">
    <w:nsid w:val="FFFFFF83"/>
    <w:multiLevelType w:val="singleLevel"/>
    <w:tmpl w:val="D4B4AAB2"/>
    <w:lvl w:ilvl="0">
      <w:start w:val="1"/>
      <w:numFmt w:val="bullet"/>
      <w:pStyle w:val="2"/>
      <w:lvlText w:val=""/>
      <w:lvlJc w:val="left"/>
      <w:pPr>
        <w:tabs>
          <w:tab w:val="num" w:pos="643"/>
        </w:tabs>
        <w:ind w:left="643" w:hanging="360"/>
      </w:pPr>
      <w:rPr>
        <w:rFonts w:ascii="Symbol" w:hAnsi="Symbol" w:hint="default"/>
      </w:rPr>
    </w:lvl>
  </w:abstractNum>
  <w:abstractNum w:abstractNumId="2" w15:restartNumberingAfterBreak="0">
    <w:nsid w:val="00D87D33"/>
    <w:multiLevelType w:val="hybridMultilevel"/>
    <w:tmpl w:val="9F1A15E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31031E4"/>
    <w:multiLevelType w:val="hybridMultilevel"/>
    <w:tmpl w:val="88882C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08317220"/>
    <w:multiLevelType w:val="hybridMultilevel"/>
    <w:tmpl w:val="489AC068"/>
    <w:lvl w:ilvl="0" w:tplc="02F26A2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0C332505"/>
    <w:multiLevelType w:val="hybridMultilevel"/>
    <w:tmpl w:val="752ED3C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0C43263B"/>
    <w:multiLevelType w:val="hybridMultilevel"/>
    <w:tmpl w:val="A31C101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13042F8D"/>
    <w:multiLevelType w:val="hybridMultilevel"/>
    <w:tmpl w:val="F0AA2BA0"/>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15:restartNumberingAfterBreak="0">
    <w:nsid w:val="1C563BCD"/>
    <w:multiLevelType w:val="hybridMultilevel"/>
    <w:tmpl w:val="F3C4692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2384452B"/>
    <w:multiLevelType w:val="hybridMultilevel"/>
    <w:tmpl w:val="ABFA154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23C90ACF"/>
    <w:multiLevelType w:val="hybridMultilevel"/>
    <w:tmpl w:val="DEC25D10"/>
    <w:lvl w:ilvl="0" w:tplc="C5E43FD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261E738F"/>
    <w:multiLevelType w:val="hybridMultilevel"/>
    <w:tmpl w:val="0F14CB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296B2C58"/>
    <w:multiLevelType w:val="multilevel"/>
    <w:tmpl w:val="BDA8564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9B66C05"/>
    <w:multiLevelType w:val="hybridMultilevel"/>
    <w:tmpl w:val="B9801B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A884BB9"/>
    <w:multiLevelType w:val="hybridMultilevel"/>
    <w:tmpl w:val="009A94BC"/>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2B047D09"/>
    <w:multiLevelType w:val="hybridMultilevel"/>
    <w:tmpl w:val="33D846C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314C5B04"/>
    <w:multiLevelType w:val="hybridMultilevel"/>
    <w:tmpl w:val="C83050A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373A6633"/>
    <w:multiLevelType w:val="hybridMultilevel"/>
    <w:tmpl w:val="F61AF0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15:restartNumberingAfterBreak="0">
    <w:nsid w:val="3AF5161E"/>
    <w:multiLevelType w:val="multilevel"/>
    <w:tmpl w:val="4DD8A79E"/>
    <w:lvl w:ilvl="0">
      <w:start w:val="1"/>
      <w:numFmt w:val="decimal"/>
      <w:lvlText w:val="%1"/>
      <w:lvlJc w:val="left"/>
      <w:pPr>
        <w:ind w:left="432" w:hanging="432"/>
      </w:pPr>
      <w:rPr>
        <w:rFonts w:hint="default"/>
      </w:rPr>
    </w:lvl>
    <w:lvl w:ilvl="1">
      <w:start w:val="1"/>
      <w:numFmt w:val="decimal"/>
      <w:pStyle w:val="20"/>
      <w:lvlText w:val="%1.%2"/>
      <w:lvlJc w:val="left"/>
      <w:pPr>
        <w:ind w:left="860" w:hanging="576"/>
      </w:pPr>
      <w:rPr>
        <w:rFonts w:hint="default"/>
        <w:sz w:val="28"/>
        <w:szCs w:val="28"/>
      </w:rPr>
    </w:lvl>
    <w:lvl w:ilvl="2">
      <w:start w:val="1"/>
      <w:numFmt w:val="decimal"/>
      <w:pStyle w:val="30"/>
      <w:lvlText w:val="%1.%2.%3"/>
      <w:lvlJc w:val="left"/>
      <w:pPr>
        <w:ind w:left="720" w:hanging="72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9" w15:restartNumberingAfterBreak="0">
    <w:nsid w:val="3ED40B02"/>
    <w:multiLevelType w:val="hybridMultilevel"/>
    <w:tmpl w:val="E22421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3F6D7FD6"/>
    <w:multiLevelType w:val="hybridMultilevel"/>
    <w:tmpl w:val="1DD289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576F0061"/>
    <w:multiLevelType w:val="hybridMultilevel"/>
    <w:tmpl w:val="94B68B90"/>
    <w:lvl w:ilvl="0" w:tplc="E814C4A6">
      <w:numFmt w:val="bullet"/>
      <w:lvlText w:val="•"/>
      <w:lvlJc w:val="left"/>
      <w:pPr>
        <w:ind w:left="720" w:hanging="360"/>
      </w:pPr>
      <w:rPr>
        <w:rFonts w:ascii="Times New Roman" w:eastAsia="Calibri"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61D447A6"/>
    <w:multiLevelType w:val="hybridMultilevel"/>
    <w:tmpl w:val="A3BCE5E2"/>
    <w:lvl w:ilvl="0" w:tplc="E814C4A6">
      <w:numFmt w:val="bullet"/>
      <w:lvlText w:val="•"/>
      <w:lvlJc w:val="left"/>
      <w:pPr>
        <w:ind w:left="720" w:hanging="360"/>
      </w:pPr>
      <w:rPr>
        <w:rFonts w:ascii="Times New Roman" w:eastAsia="Calibri"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65FF442F"/>
    <w:multiLevelType w:val="hybridMultilevel"/>
    <w:tmpl w:val="E4AC3140"/>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4" w15:restartNumberingAfterBreak="0">
    <w:nsid w:val="663B2D4D"/>
    <w:multiLevelType w:val="hybridMultilevel"/>
    <w:tmpl w:val="2EB8B114"/>
    <w:lvl w:ilvl="0" w:tplc="E3A4A5D4">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15:restartNumberingAfterBreak="0">
    <w:nsid w:val="67451651"/>
    <w:multiLevelType w:val="hybridMultilevel"/>
    <w:tmpl w:val="B32E8A9E"/>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6" w15:restartNumberingAfterBreak="0">
    <w:nsid w:val="69913C84"/>
    <w:multiLevelType w:val="multilevel"/>
    <w:tmpl w:val="9C60BCFE"/>
    <w:lvl w:ilvl="0">
      <w:start w:val="1"/>
      <w:numFmt w:val="decimal"/>
      <w:suff w:val="space"/>
      <w:lvlText w:val="%1."/>
      <w:lvlJc w:val="left"/>
      <w:pPr>
        <w:ind w:left="360" w:hanging="360"/>
      </w:pPr>
      <w:rPr>
        <w:rFonts w:hint="default"/>
      </w:rPr>
    </w:lvl>
    <w:lvl w:ilvl="1">
      <w:start w:val="1"/>
      <w:numFmt w:val="decimal"/>
      <w:pStyle w:val="21"/>
      <w:suff w:val="space"/>
      <w:lvlText w:val="%1.%2."/>
      <w:lvlJc w:val="left"/>
      <w:pPr>
        <w:ind w:left="792" w:hanging="432"/>
      </w:pPr>
      <w:rPr>
        <w:rFonts w:hint="default"/>
        <w:i w:val="0"/>
      </w:rPr>
    </w:lvl>
    <w:lvl w:ilvl="2">
      <w:start w:val="1"/>
      <w:numFmt w:val="decimal"/>
      <w:pStyle w:val="31"/>
      <w:suff w:val="space"/>
      <w:lvlText w:val="%1.%2.%3."/>
      <w:lvlJc w:val="left"/>
      <w:pPr>
        <w:ind w:left="1224" w:hanging="504"/>
      </w:pPr>
      <w:rPr>
        <w:rFonts w:hint="default"/>
      </w:rPr>
    </w:lvl>
    <w:lvl w:ilvl="3">
      <w:start w:val="1"/>
      <w:numFmt w:val="decimal"/>
      <w:pStyle w:val="40"/>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DC70ED"/>
    <w:multiLevelType w:val="hybridMultilevel"/>
    <w:tmpl w:val="F8C2BBF4"/>
    <w:lvl w:ilvl="0" w:tplc="E814C4A6">
      <w:numFmt w:val="bullet"/>
      <w:lvlText w:val="•"/>
      <w:lvlJc w:val="left"/>
      <w:pPr>
        <w:ind w:left="1080" w:hanging="360"/>
      </w:pPr>
      <w:rPr>
        <w:rFonts w:ascii="Times New Roman" w:eastAsia="Calibri" w:hAnsi="Times New Roman"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28" w15:restartNumberingAfterBreak="0">
    <w:nsid w:val="6E061D32"/>
    <w:multiLevelType w:val="hybridMultilevel"/>
    <w:tmpl w:val="6E02D7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9" w15:restartNumberingAfterBreak="0">
    <w:nsid w:val="7287748E"/>
    <w:multiLevelType w:val="hybridMultilevel"/>
    <w:tmpl w:val="1E82BA3E"/>
    <w:lvl w:ilvl="0" w:tplc="DA4058AC">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72D061AE"/>
    <w:multiLevelType w:val="hybridMultilevel"/>
    <w:tmpl w:val="2654B43E"/>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1" w15:restartNumberingAfterBreak="0">
    <w:nsid w:val="73265656"/>
    <w:multiLevelType w:val="hybridMultilevel"/>
    <w:tmpl w:val="07F4A086"/>
    <w:lvl w:ilvl="0" w:tplc="7A96567A">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2" w15:restartNumberingAfterBreak="0">
    <w:nsid w:val="77890669"/>
    <w:multiLevelType w:val="multilevel"/>
    <w:tmpl w:val="1F2C20A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7E6786E"/>
    <w:multiLevelType w:val="hybridMultilevel"/>
    <w:tmpl w:val="C6A424D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8"/>
  </w:num>
  <w:num w:numId="4">
    <w:abstractNumId w:val="26"/>
  </w:num>
  <w:num w:numId="5">
    <w:abstractNumId w:val="18"/>
  </w:num>
  <w:num w:numId="6">
    <w:abstractNumId w:val="18"/>
  </w:num>
  <w:num w:numId="7">
    <w:abstractNumId w:val="18"/>
  </w:num>
  <w:num w:numId="8">
    <w:abstractNumId w:val="18"/>
  </w:num>
  <w:num w:numId="9">
    <w:abstractNumId w:val="18"/>
  </w:num>
  <w:num w:numId="10">
    <w:abstractNumId w:val="18"/>
  </w:num>
  <w:num w:numId="11">
    <w:abstractNumId w:val="18"/>
  </w:num>
  <w:num w:numId="12">
    <w:abstractNumId w:val="18"/>
  </w:num>
  <w:num w:numId="13">
    <w:abstractNumId w:val="18"/>
  </w:num>
  <w:num w:numId="14">
    <w:abstractNumId w:val="18"/>
  </w:num>
  <w:num w:numId="15">
    <w:abstractNumId w:val="18"/>
  </w:num>
  <w:num w:numId="16">
    <w:abstractNumId w:val="18"/>
  </w:num>
  <w:num w:numId="17">
    <w:abstractNumId w:val="6"/>
  </w:num>
  <w:num w:numId="18">
    <w:abstractNumId w:val="15"/>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0"/>
  </w:num>
  <w:num w:numId="22">
    <w:abstractNumId w:val="25"/>
  </w:num>
  <w:num w:numId="23">
    <w:abstractNumId w:val="14"/>
  </w:num>
  <w:num w:numId="24">
    <w:abstractNumId w:val="19"/>
  </w:num>
  <w:num w:numId="25">
    <w:abstractNumId w:val="10"/>
  </w:num>
  <w:num w:numId="26">
    <w:abstractNumId w:val="7"/>
  </w:num>
  <w:num w:numId="27">
    <w:abstractNumId w:val="17"/>
  </w:num>
  <w:num w:numId="28">
    <w:abstractNumId w:val="20"/>
  </w:num>
  <w:num w:numId="29">
    <w:abstractNumId w:val="22"/>
  </w:num>
  <w:num w:numId="30">
    <w:abstractNumId w:val="27"/>
  </w:num>
  <w:num w:numId="31">
    <w:abstractNumId w:val="21"/>
  </w:num>
  <w:num w:numId="32">
    <w:abstractNumId w:val="11"/>
  </w:num>
  <w:num w:numId="33">
    <w:abstractNumId w:val="33"/>
  </w:num>
  <w:num w:numId="34">
    <w:abstractNumId w:val="24"/>
  </w:num>
  <w:num w:numId="35">
    <w:abstractNumId w:val="23"/>
  </w:num>
  <w:num w:numId="36">
    <w:abstractNumId w:val="13"/>
  </w:num>
  <w:num w:numId="37">
    <w:abstractNumId w:val="16"/>
  </w:num>
  <w:num w:numId="38">
    <w:abstractNumId w:val="4"/>
  </w:num>
  <w:num w:numId="39">
    <w:abstractNumId w:val="3"/>
  </w:num>
  <w:num w:numId="40">
    <w:abstractNumId w:val="8"/>
  </w:num>
  <w:num w:numId="41">
    <w:abstractNumId w:val="29"/>
  </w:num>
  <w:num w:numId="42">
    <w:abstractNumId w:val="9"/>
  </w:num>
  <w:num w:numId="43">
    <w:abstractNumId w:val="2"/>
  </w:num>
  <w:num w:numId="44">
    <w:abstractNumId w:val="31"/>
  </w:num>
  <w:num w:numId="45">
    <w:abstractNumId w:val="28"/>
  </w:num>
  <w:num w:numId="4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num>
  <w:num w:numId="48">
    <w:abstractNumId w:val="12"/>
  </w:num>
  <w:num w:numId="49">
    <w:abstractNumId w:val="3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B4F"/>
    <w:rsid w:val="00001BE8"/>
    <w:rsid w:val="00002AF5"/>
    <w:rsid w:val="00004CE4"/>
    <w:rsid w:val="0000662D"/>
    <w:rsid w:val="0001172A"/>
    <w:rsid w:val="00011F21"/>
    <w:rsid w:val="000124AF"/>
    <w:rsid w:val="00012DC3"/>
    <w:rsid w:val="00015C12"/>
    <w:rsid w:val="00021EDC"/>
    <w:rsid w:val="00022991"/>
    <w:rsid w:val="00026DB7"/>
    <w:rsid w:val="00033719"/>
    <w:rsid w:val="000358A4"/>
    <w:rsid w:val="00036062"/>
    <w:rsid w:val="000375FA"/>
    <w:rsid w:val="00037B2A"/>
    <w:rsid w:val="00037D45"/>
    <w:rsid w:val="00041137"/>
    <w:rsid w:val="000434A3"/>
    <w:rsid w:val="00043F98"/>
    <w:rsid w:val="00044951"/>
    <w:rsid w:val="000521E1"/>
    <w:rsid w:val="0005246D"/>
    <w:rsid w:val="00054EE9"/>
    <w:rsid w:val="00056454"/>
    <w:rsid w:val="00057D86"/>
    <w:rsid w:val="00060A02"/>
    <w:rsid w:val="0006114D"/>
    <w:rsid w:val="000628FD"/>
    <w:rsid w:val="00062DAF"/>
    <w:rsid w:val="00063741"/>
    <w:rsid w:val="00063A5F"/>
    <w:rsid w:val="000646DE"/>
    <w:rsid w:val="00064EB9"/>
    <w:rsid w:val="000664C4"/>
    <w:rsid w:val="00071A6F"/>
    <w:rsid w:val="00072461"/>
    <w:rsid w:val="00072C84"/>
    <w:rsid w:val="00073BC7"/>
    <w:rsid w:val="00081C38"/>
    <w:rsid w:val="00084484"/>
    <w:rsid w:val="00084610"/>
    <w:rsid w:val="000872F5"/>
    <w:rsid w:val="000968D7"/>
    <w:rsid w:val="0009731D"/>
    <w:rsid w:val="000A0385"/>
    <w:rsid w:val="000A2CBD"/>
    <w:rsid w:val="000A40AB"/>
    <w:rsid w:val="000A56D8"/>
    <w:rsid w:val="000A6BCD"/>
    <w:rsid w:val="000A73A7"/>
    <w:rsid w:val="000A79AF"/>
    <w:rsid w:val="000B177F"/>
    <w:rsid w:val="000B37AC"/>
    <w:rsid w:val="000B37B6"/>
    <w:rsid w:val="000B444F"/>
    <w:rsid w:val="000B4515"/>
    <w:rsid w:val="000B51B6"/>
    <w:rsid w:val="000B5559"/>
    <w:rsid w:val="000B6EC8"/>
    <w:rsid w:val="000C07B2"/>
    <w:rsid w:val="000C1128"/>
    <w:rsid w:val="000C2004"/>
    <w:rsid w:val="000C2CB0"/>
    <w:rsid w:val="000C4C2B"/>
    <w:rsid w:val="000C5D49"/>
    <w:rsid w:val="000D1377"/>
    <w:rsid w:val="000D201B"/>
    <w:rsid w:val="000D24CE"/>
    <w:rsid w:val="000D2C2D"/>
    <w:rsid w:val="000D6401"/>
    <w:rsid w:val="000E26A7"/>
    <w:rsid w:val="000E3222"/>
    <w:rsid w:val="000E6987"/>
    <w:rsid w:val="000F03FA"/>
    <w:rsid w:val="000F2B01"/>
    <w:rsid w:val="000F4051"/>
    <w:rsid w:val="000F4838"/>
    <w:rsid w:val="000F506F"/>
    <w:rsid w:val="000F5807"/>
    <w:rsid w:val="000F6A29"/>
    <w:rsid w:val="000F737E"/>
    <w:rsid w:val="001004E0"/>
    <w:rsid w:val="00100F7F"/>
    <w:rsid w:val="00102799"/>
    <w:rsid w:val="001037AE"/>
    <w:rsid w:val="00104248"/>
    <w:rsid w:val="0011111F"/>
    <w:rsid w:val="001112AF"/>
    <w:rsid w:val="00112C73"/>
    <w:rsid w:val="00113085"/>
    <w:rsid w:val="00113E93"/>
    <w:rsid w:val="00114603"/>
    <w:rsid w:val="0011471C"/>
    <w:rsid w:val="001153FC"/>
    <w:rsid w:val="0011552E"/>
    <w:rsid w:val="00116511"/>
    <w:rsid w:val="00117046"/>
    <w:rsid w:val="00120D17"/>
    <w:rsid w:val="00121806"/>
    <w:rsid w:val="001230D4"/>
    <w:rsid w:val="00126B4C"/>
    <w:rsid w:val="0013129A"/>
    <w:rsid w:val="001320B8"/>
    <w:rsid w:val="0013311F"/>
    <w:rsid w:val="0013428E"/>
    <w:rsid w:val="001351D1"/>
    <w:rsid w:val="00135362"/>
    <w:rsid w:val="00136421"/>
    <w:rsid w:val="00141DC1"/>
    <w:rsid w:val="00143D54"/>
    <w:rsid w:val="00145AB9"/>
    <w:rsid w:val="00146749"/>
    <w:rsid w:val="00146D70"/>
    <w:rsid w:val="001471AF"/>
    <w:rsid w:val="001473CE"/>
    <w:rsid w:val="00150D6C"/>
    <w:rsid w:val="00152955"/>
    <w:rsid w:val="001538FD"/>
    <w:rsid w:val="00154033"/>
    <w:rsid w:val="00154209"/>
    <w:rsid w:val="0016047F"/>
    <w:rsid w:val="00161E20"/>
    <w:rsid w:val="0016242F"/>
    <w:rsid w:val="001626E8"/>
    <w:rsid w:val="0016274A"/>
    <w:rsid w:val="00162F16"/>
    <w:rsid w:val="0016635E"/>
    <w:rsid w:val="00167BDE"/>
    <w:rsid w:val="00167CF3"/>
    <w:rsid w:val="00167DB7"/>
    <w:rsid w:val="00170580"/>
    <w:rsid w:val="001757DC"/>
    <w:rsid w:val="00175FD7"/>
    <w:rsid w:val="001800C9"/>
    <w:rsid w:val="00180168"/>
    <w:rsid w:val="0018022A"/>
    <w:rsid w:val="0018147B"/>
    <w:rsid w:val="0018349B"/>
    <w:rsid w:val="001909A8"/>
    <w:rsid w:val="00191AC7"/>
    <w:rsid w:val="00194996"/>
    <w:rsid w:val="00194C16"/>
    <w:rsid w:val="00195EDF"/>
    <w:rsid w:val="0019780F"/>
    <w:rsid w:val="001A0391"/>
    <w:rsid w:val="001A049A"/>
    <w:rsid w:val="001A2CA4"/>
    <w:rsid w:val="001A4DE8"/>
    <w:rsid w:val="001A70BF"/>
    <w:rsid w:val="001B125D"/>
    <w:rsid w:val="001B6FE8"/>
    <w:rsid w:val="001C61F6"/>
    <w:rsid w:val="001C650E"/>
    <w:rsid w:val="001C794E"/>
    <w:rsid w:val="001D0F14"/>
    <w:rsid w:val="001D1B13"/>
    <w:rsid w:val="001D1B4B"/>
    <w:rsid w:val="001D421C"/>
    <w:rsid w:val="001D5903"/>
    <w:rsid w:val="001D65E3"/>
    <w:rsid w:val="001D6B7D"/>
    <w:rsid w:val="001D7760"/>
    <w:rsid w:val="001E0F45"/>
    <w:rsid w:val="001E1020"/>
    <w:rsid w:val="001E3415"/>
    <w:rsid w:val="001E443F"/>
    <w:rsid w:val="001E69C9"/>
    <w:rsid w:val="001E7622"/>
    <w:rsid w:val="001F2539"/>
    <w:rsid w:val="001F325E"/>
    <w:rsid w:val="001F6D3F"/>
    <w:rsid w:val="001F74D9"/>
    <w:rsid w:val="001F7AB8"/>
    <w:rsid w:val="00201C4A"/>
    <w:rsid w:val="00204637"/>
    <w:rsid w:val="00205D48"/>
    <w:rsid w:val="002101F4"/>
    <w:rsid w:val="00210F4F"/>
    <w:rsid w:val="00212957"/>
    <w:rsid w:val="00212CB7"/>
    <w:rsid w:val="002155F7"/>
    <w:rsid w:val="002201B8"/>
    <w:rsid w:val="00221237"/>
    <w:rsid w:val="0022129E"/>
    <w:rsid w:val="002238B6"/>
    <w:rsid w:val="00223EC7"/>
    <w:rsid w:val="0022403A"/>
    <w:rsid w:val="002328EF"/>
    <w:rsid w:val="00233629"/>
    <w:rsid w:val="00233F11"/>
    <w:rsid w:val="00234316"/>
    <w:rsid w:val="00234CD6"/>
    <w:rsid w:val="00235D4D"/>
    <w:rsid w:val="00235F0D"/>
    <w:rsid w:val="002369A1"/>
    <w:rsid w:val="00236C1A"/>
    <w:rsid w:val="002372C7"/>
    <w:rsid w:val="00237881"/>
    <w:rsid w:val="00237DF5"/>
    <w:rsid w:val="00242213"/>
    <w:rsid w:val="00242C79"/>
    <w:rsid w:val="00242DDB"/>
    <w:rsid w:val="00243C65"/>
    <w:rsid w:val="0024615D"/>
    <w:rsid w:val="00251A09"/>
    <w:rsid w:val="00252D21"/>
    <w:rsid w:val="0025464C"/>
    <w:rsid w:val="00255D5C"/>
    <w:rsid w:val="002604AE"/>
    <w:rsid w:val="0026078A"/>
    <w:rsid w:val="00265869"/>
    <w:rsid w:val="00266877"/>
    <w:rsid w:val="00266BF4"/>
    <w:rsid w:val="002675C8"/>
    <w:rsid w:val="002700DE"/>
    <w:rsid w:val="00270B4F"/>
    <w:rsid w:val="00273A11"/>
    <w:rsid w:val="00274B14"/>
    <w:rsid w:val="00275F10"/>
    <w:rsid w:val="00276DAA"/>
    <w:rsid w:val="00277203"/>
    <w:rsid w:val="00277651"/>
    <w:rsid w:val="00282456"/>
    <w:rsid w:val="00283E9D"/>
    <w:rsid w:val="00283F7A"/>
    <w:rsid w:val="002904DD"/>
    <w:rsid w:val="002917AB"/>
    <w:rsid w:val="00291CBC"/>
    <w:rsid w:val="002923B1"/>
    <w:rsid w:val="00294E71"/>
    <w:rsid w:val="002A0F59"/>
    <w:rsid w:val="002A1F02"/>
    <w:rsid w:val="002A24C2"/>
    <w:rsid w:val="002A32BD"/>
    <w:rsid w:val="002A377E"/>
    <w:rsid w:val="002B1599"/>
    <w:rsid w:val="002B28FD"/>
    <w:rsid w:val="002B2AA1"/>
    <w:rsid w:val="002B370D"/>
    <w:rsid w:val="002B5DEC"/>
    <w:rsid w:val="002B7028"/>
    <w:rsid w:val="002B7219"/>
    <w:rsid w:val="002B7CFA"/>
    <w:rsid w:val="002C143C"/>
    <w:rsid w:val="002C56E4"/>
    <w:rsid w:val="002C6DA9"/>
    <w:rsid w:val="002D2F7F"/>
    <w:rsid w:val="002D399E"/>
    <w:rsid w:val="002D586D"/>
    <w:rsid w:val="002D6237"/>
    <w:rsid w:val="002D6FEE"/>
    <w:rsid w:val="002E2B4F"/>
    <w:rsid w:val="002E2B52"/>
    <w:rsid w:val="002E6AC5"/>
    <w:rsid w:val="002F18E9"/>
    <w:rsid w:val="002F2777"/>
    <w:rsid w:val="002F444B"/>
    <w:rsid w:val="00300FC5"/>
    <w:rsid w:val="0030147B"/>
    <w:rsid w:val="0030168D"/>
    <w:rsid w:val="00301AAF"/>
    <w:rsid w:val="00301C66"/>
    <w:rsid w:val="00302647"/>
    <w:rsid w:val="003035E2"/>
    <w:rsid w:val="00304076"/>
    <w:rsid w:val="00304AC2"/>
    <w:rsid w:val="00310988"/>
    <w:rsid w:val="00310CF1"/>
    <w:rsid w:val="00314E48"/>
    <w:rsid w:val="0031710E"/>
    <w:rsid w:val="003255D4"/>
    <w:rsid w:val="0033162F"/>
    <w:rsid w:val="0033184B"/>
    <w:rsid w:val="00331873"/>
    <w:rsid w:val="00333898"/>
    <w:rsid w:val="00334DC1"/>
    <w:rsid w:val="00335EF7"/>
    <w:rsid w:val="003406A9"/>
    <w:rsid w:val="00343875"/>
    <w:rsid w:val="00344513"/>
    <w:rsid w:val="003526E5"/>
    <w:rsid w:val="003531C9"/>
    <w:rsid w:val="003570C8"/>
    <w:rsid w:val="0035773B"/>
    <w:rsid w:val="00361282"/>
    <w:rsid w:val="0036429D"/>
    <w:rsid w:val="00366760"/>
    <w:rsid w:val="003669D7"/>
    <w:rsid w:val="003673AA"/>
    <w:rsid w:val="003701CE"/>
    <w:rsid w:val="00370737"/>
    <w:rsid w:val="00372EE0"/>
    <w:rsid w:val="00374DD5"/>
    <w:rsid w:val="00375BB6"/>
    <w:rsid w:val="00376120"/>
    <w:rsid w:val="00376268"/>
    <w:rsid w:val="00376AB4"/>
    <w:rsid w:val="003869F1"/>
    <w:rsid w:val="00390B66"/>
    <w:rsid w:val="003912CF"/>
    <w:rsid w:val="0039260B"/>
    <w:rsid w:val="0039262C"/>
    <w:rsid w:val="003941A2"/>
    <w:rsid w:val="00394235"/>
    <w:rsid w:val="00395607"/>
    <w:rsid w:val="003956C5"/>
    <w:rsid w:val="00396C79"/>
    <w:rsid w:val="003A0423"/>
    <w:rsid w:val="003A0D56"/>
    <w:rsid w:val="003A11B5"/>
    <w:rsid w:val="003A1BFF"/>
    <w:rsid w:val="003A20E7"/>
    <w:rsid w:val="003A43C5"/>
    <w:rsid w:val="003A5A2F"/>
    <w:rsid w:val="003A7A7B"/>
    <w:rsid w:val="003B038B"/>
    <w:rsid w:val="003B14EF"/>
    <w:rsid w:val="003B18AF"/>
    <w:rsid w:val="003B1FCD"/>
    <w:rsid w:val="003B78E1"/>
    <w:rsid w:val="003C0CCE"/>
    <w:rsid w:val="003C12EB"/>
    <w:rsid w:val="003C235B"/>
    <w:rsid w:val="003C295D"/>
    <w:rsid w:val="003C61DB"/>
    <w:rsid w:val="003C7BD2"/>
    <w:rsid w:val="003D13C6"/>
    <w:rsid w:val="003D16DC"/>
    <w:rsid w:val="003D18EF"/>
    <w:rsid w:val="003D53F3"/>
    <w:rsid w:val="003D580F"/>
    <w:rsid w:val="003D7BF4"/>
    <w:rsid w:val="003E72F4"/>
    <w:rsid w:val="003F16FF"/>
    <w:rsid w:val="003F2612"/>
    <w:rsid w:val="003F3139"/>
    <w:rsid w:val="003F3560"/>
    <w:rsid w:val="003F4594"/>
    <w:rsid w:val="003F4963"/>
    <w:rsid w:val="003F6F77"/>
    <w:rsid w:val="004034EC"/>
    <w:rsid w:val="004072BE"/>
    <w:rsid w:val="00410587"/>
    <w:rsid w:val="00410BBF"/>
    <w:rsid w:val="00410BCF"/>
    <w:rsid w:val="00411C51"/>
    <w:rsid w:val="00414261"/>
    <w:rsid w:val="00415866"/>
    <w:rsid w:val="00421B96"/>
    <w:rsid w:val="00421D63"/>
    <w:rsid w:val="00426B9A"/>
    <w:rsid w:val="00432302"/>
    <w:rsid w:val="00433DC9"/>
    <w:rsid w:val="00434CE2"/>
    <w:rsid w:val="00436930"/>
    <w:rsid w:val="004414B8"/>
    <w:rsid w:val="00441BB1"/>
    <w:rsid w:val="004437C3"/>
    <w:rsid w:val="00445A5D"/>
    <w:rsid w:val="00446F1B"/>
    <w:rsid w:val="00447AFE"/>
    <w:rsid w:val="00450D64"/>
    <w:rsid w:val="00451859"/>
    <w:rsid w:val="00456755"/>
    <w:rsid w:val="004567F4"/>
    <w:rsid w:val="004571A2"/>
    <w:rsid w:val="0045789F"/>
    <w:rsid w:val="0046116B"/>
    <w:rsid w:val="00465304"/>
    <w:rsid w:val="00471D96"/>
    <w:rsid w:val="004739AB"/>
    <w:rsid w:val="0047547B"/>
    <w:rsid w:val="00477B8C"/>
    <w:rsid w:val="00480492"/>
    <w:rsid w:val="0048219B"/>
    <w:rsid w:val="00482845"/>
    <w:rsid w:val="00484EFB"/>
    <w:rsid w:val="004864A4"/>
    <w:rsid w:val="00486A04"/>
    <w:rsid w:val="00487BE7"/>
    <w:rsid w:val="00491116"/>
    <w:rsid w:val="00493095"/>
    <w:rsid w:val="00496B44"/>
    <w:rsid w:val="004A12D5"/>
    <w:rsid w:val="004A2099"/>
    <w:rsid w:val="004A23C4"/>
    <w:rsid w:val="004A33E9"/>
    <w:rsid w:val="004A4B70"/>
    <w:rsid w:val="004A4C39"/>
    <w:rsid w:val="004A5841"/>
    <w:rsid w:val="004A6199"/>
    <w:rsid w:val="004A6621"/>
    <w:rsid w:val="004A69A1"/>
    <w:rsid w:val="004A7C1B"/>
    <w:rsid w:val="004B2D2A"/>
    <w:rsid w:val="004B37E0"/>
    <w:rsid w:val="004C3494"/>
    <w:rsid w:val="004C3AB4"/>
    <w:rsid w:val="004C5341"/>
    <w:rsid w:val="004C582D"/>
    <w:rsid w:val="004C71C4"/>
    <w:rsid w:val="004D0C30"/>
    <w:rsid w:val="004D149B"/>
    <w:rsid w:val="004D16C4"/>
    <w:rsid w:val="004D1F34"/>
    <w:rsid w:val="004D4E93"/>
    <w:rsid w:val="004D584D"/>
    <w:rsid w:val="004E1D79"/>
    <w:rsid w:val="004E310A"/>
    <w:rsid w:val="004E38EC"/>
    <w:rsid w:val="004E3BE2"/>
    <w:rsid w:val="004E47D2"/>
    <w:rsid w:val="004E5D07"/>
    <w:rsid w:val="004E6347"/>
    <w:rsid w:val="004E72C9"/>
    <w:rsid w:val="004F3B28"/>
    <w:rsid w:val="004F5248"/>
    <w:rsid w:val="004F5669"/>
    <w:rsid w:val="004F6EDB"/>
    <w:rsid w:val="0050015E"/>
    <w:rsid w:val="0050050A"/>
    <w:rsid w:val="00501E62"/>
    <w:rsid w:val="00504CDF"/>
    <w:rsid w:val="00506242"/>
    <w:rsid w:val="005067FF"/>
    <w:rsid w:val="005133F3"/>
    <w:rsid w:val="00513635"/>
    <w:rsid w:val="00514F6C"/>
    <w:rsid w:val="00515425"/>
    <w:rsid w:val="0051783E"/>
    <w:rsid w:val="00520D85"/>
    <w:rsid w:val="005211A4"/>
    <w:rsid w:val="00523198"/>
    <w:rsid w:val="00524A76"/>
    <w:rsid w:val="00525E99"/>
    <w:rsid w:val="00533133"/>
    <w:rsid w:val="005343C0"/>
    <w:rsid w:val="00540D29"/>
    <w:rsid w:val="00541F2C"/>
    <w:rsid w:val="00543860"/>
    <w:rsid w:val="00544B5A"/>
    <w:rsid w:val="0054668A"/>
    <w:rsid w:val="00546D6E"/>
    <w:rsid w:val="00553ACE"/>
    <w:rsid w:val="00554281"/>
    <w:rsid w:val="00554B89"/>
    <w:rsid w:val="00556D5B"/>
    <w:rsid w:val="00557CF7"/>
    <w:rsid w:val="005617D2"/>
    <w:rsid w:val="005618E0"/>
    <w:rsid w:val="005655C0"/>
    <w:rsid w:val="00565809"/>
    <w:rsid w:val="0056661C"/>
    <w:rsid w:val="00566667"/>
    <w:rsid w:val="00567222"/>
    <w:rsid w:val="005717A8"/>
    <w:rsid w:val="00571DB3"/>
    <w:rsid w:val="005723F1"/>
    <w:rsid w:val="00573491"/>
    <w:rsid w:val="00573D60"/>
    <w:rsid w:val="0057527D"/>
    <w:rsid w:val="00581559"/>
    <w:rsid w:val="0058452B"/>
    <w:rsid w:val="005859CD"/>
    <w:rsid w:val="005867B9"/>
    <w:rsid w:val="005910B0"/>
    <w:rsid w:val="005910BB"/>
    <w:rsid w:val="00591B53"/>
    <w:rsid w:val="00595525"/>
    <w:rsid w:val="00595D33"/>
    <w:rsid w:val="00596DC3"/>
    <w:rsid w:val="005A175A"/>
    <w:rsid w:val="005A2250"/>
    <w:rsid w:val="005A5795"/>
    <w:rsid w:val="005A5A40"/>
    <w:rsid w:val="005B1634"/>
    <w:rsid w:val="005B27F9"/>
    <w:rsid w:val="005B2CB2"/>
    <w:rsid w:val="005B40B7"/>
    <w:rsid w:val="005B6FCF"/>
    <w:rsid w:val="005C39DD"/>
    <w:rsid w:val="005C4F6C"/>
    <w:rsid w:val="005C56CB"/>
    <w:rsid w:val="005C7513"/>
    <w:rsid w:val="005D0859"/>
    <w:rsid w:val="005D1D2D"/>
    <w:rsid w:val="005D24F0"/>
    <w:rsid w:val="005D2AD0"/>
    <w:rsid w:val="005D535A"/>
    <w:rsid w:val="005E1084"/>
    <w:rsid w:val="005E1511"/>
    <w:rsid w:val="005E35F5"/>
    <w:rsid w:val="005E3959"/>
    <w:rsid w:val="005E3CEB"/>
    <w:rsid w:val="005E7C7A"/>
    <w:rsid w:val="005F16CB"/>
    <w:rsid w:val="005F4F2C"/>
    <w:rsid w:val="005F5FF7"/>
    <w:rsid w:val="005F6666"/>
    <w:rsid w:val="00601CD4"/>
    <w:rsid w:val="00604D4F"/>
    <w:rsid w:val="006067B8"/>
    <w:rsid w:val="006103FA"/>
    <w:rsid w:val="006119AB"/>
    <w:rsid w:val="00612054"/>
    <w:rsid w:val="006120B2"/>
    <w:rsid w:val="006122CA"/>
    <w:rsid w:val="00614D44"/>
    <w:rsid w:val="0061719A"/>
    <w:rsid w:val="006203BA"/>
    <w:rsid w:val="00621093"/>
    <w:rsid w:val="00621FF8"/>
    <w:rsid w:val="00622CC6"/>
    <w:rsid w:val="0062449E"/>
    <w:rsid w:val="00627823"/>
    <w:rsid w:val="0063133C"/>
    <w:rsid w:val="006329AA"/>
    <w:rsid w:val="00632D44"/>
    <w:rsid w:val="00633C1A"/>
    <w:rsid w:val="006366EC"/>
    <w:rsid w:val="006367F2"/>
    <w:rsid w:val="00636BC1"/>
    <w:rsid w:val="006401BE"/>
    <w:rsid w:val="006403BA"/>
    <w:rsid w:val="00642C17"/>
    <w:rsid w:val="00643763"/>
    <w:rsid w:val="00644460"/>
    <w:rsid w:val="006444F5"/>
    <w:rsid w:val="006449E0"/>
    <w:rsid w:val="00644E4F"/>
    <w:rsid w:val="0064718B"/>
    <w:rsid w:val="00651079"/>
    <w:rsid w:val="006520BB"/>
    <w:rsid w:val="00654C7C"/>
    <w:rsid w:val="00656DFA"/>
    <w:rsid w:val="006578AA"/>
    <w:rsid w:val="0066126C"/>
    <w:rsid w:val="00665031"/>
    <w:rsid w:val="0066552D"/>
    <w:rsid w:val="006708B2"/>
    <w:rsid w:val="0067204D"/>
    <w:rsid w:val="00672472"/>
    <w:rsid w:val="00673051"/>
    <w:rsid w:val="00673FDC"/>
    <w:rsid w:val="00674D38"/>
    <w:rsid w:val="00675CC0"/>
    <w:rsid w:val="0067614D"/>
    <w:rsid w:val="00681560"/>
    <w:rsid w:val="0068311B"/>
    <w:rsid w:val="00683F1D"/>
    <w:rsid w:val="00684302"/>
    <w:rsid w:val="0068499B"/>
    <w:rsid w:val="00686A2A"/>
    <w:rsid w:val="00691044"/>
    <w:rsid w:val="00693773"/>
    <w:rsid w:val="00695DDF"/>
    <w:rsid w:val="0069667D"/>
    <w:rsid w:val="00697573"/>
    <w:rsid w:val="006A0ED3"/>
    <w:rsid w:val="006A11B5"/>
    <w:rsid w:val="006A12C0"/>
    <w:rsid w:val="006A3625"/>
    <w:rsid w:val="006A51E1"/>
    <w:rsid w:val="006A6470"/>
    <w:rsid w:val="006A786C"/>
    <w:rsid w:val="006A7CEB"/>
    <w:rsid w:val="006B14BD"/>
    <w:rsid w:val="006B16B8"/>
    <w:rsid w:val="006B33B1"/>
    <w:rsid w:val="006B3D0D"/>
    <w:rsid w:val="006B5BCC"/>
    <w:rsid w:val="006B7239"/>
    <w:rsid w:val="006C058D"/>
    <w:rsid w:val="006C0AAE"/>
    <w:rsid w:val="006C41D3"/>
    <w:rsid w:val="006C43A0"/>
    <w:rsid w:val="006C7F4A"/>
    <w:rsid w:val="006D1F75"/>
    <w:rsid w:val="006D3E66"/>
    <w:rsid w:val="006D4746"/>
    <w:rsid w:val="006D5AE1"/>
    <w:rsid w:val="006D7C78"/>
    <w:rsid w:val="006E022B"/>
    <w:rsid w:val="006E0ED2"/>
    <w:rsid w:val="006E2A42"/>
    <w:rsid w:val="006E360C"/>
    <w:rsid w:val="006E3A22"/>
    <w:rsid w:val="006E49F7"/>
    <w:rsid w:val="006E646F"/>
    <w:rsid w:val="006F00F6"/>
    <w:rsid w:val="006F0F60"/>
    <w:rsid w:val="006F134D"/>
    <w:rsid w:val="006F1F62"/>
    <w:rsid w:val="006F3721"/>
    <w:rsid w:val="006F45A6"/>
    <w:rsid w:val="006F4974"/>
    <w:rsid w:val="006F7D80"/>
    <w:rsid w:val="00700F8F"/>
    <w:rsid w:val="00701182"/>
    <w:rsid w:val="00701C67"/>
    <w:rsid w:val="00703A6D"/>
    <w:rsid w:val="00703D5B"/>
    <w:rsid w:val="00704C62"/>
    <w:rsid w:val="0070668D"/>
    <w:rsid w:val="00706A2B"/>
    <w:rsid w:val="00706BF4"/>
    <w:rsid w:val="007072C0"/>
    <w:rsid w:val="00712071"/>
    <w:rsid w:val="00714528"/>
    <w:rsid w:val="00714874"/>
    <w:rsid w:val="0071631D"/>
    <w:rsid w:val="00716A8A"/>
    <w:rsid w:val="007202E0"/>
    <w:rsid w:val="00721A29"/>
    <w:rsid w:val="00722045"/>
    <w:rsid w:val="007233BA"/>
    <w:rsid w:val="00727B16"/>
    <w:rsid w:val="007314F5"/>
    <w:rsid w:val="007315F4"/>
    <w:rsid w:val="007318FF"/>
    <w:rsid w:val="00731BF1"/>
    <w:rsid w:val="00732C87"/>
    <w:rsid w:val="00737378"/>
    <w:rsid w:val="00740167"/>
    <w:rsid w:val="00741435"/>
    <w:rsid w:val="00743EFA"/>
    <w:rsid w:val="007441F5"/>
    <w:rsid w:val="007458DD"/>
    <w:rsid w:val="00746B1C"/>
    <w:rsid w:val="007507E3"/>
    <w:rsid w:val="00755DD3"/>
    <w:rsid w:val="0075610F"/>
    <w:rsid w:val="00761C11"/>
    <w:rsid w:val="00762B4A"/>
    <w:rsid w:val="00767D2D"/>
    <w:rsid w:val="00773F2C"/>
    <w:rsid w:val="00774036"/>
    <w:rsid w:val="007771B6"/>
    <w:rsid w:val="007773E5"/>
    <w:rsid w:val="007808BD"/>
    <w:rsid w:val="00782096"/>
    <w:rsid w:val="00783D6D"/>
    <w:rsid w:val="00785FF4"/>
    <w:rsid w:val="00790B30"/>
    <w:rsid w:val="00790C53"/>
    <w:rsid w:val="007923C6"/>
    <w:rsid w:val="00793673"/>
    <w:rsid w:val="00793A91"/>
    <w:rsid w:val="00794C95"/>
    <w:rsid w:val="007A0CC3"/>
    <w:rsid w:val="007A1099"/>
    <w:rsid w:val="007A1376"/>
    <w:rsid w:val="007A1D9F"/>
    <w:rsid w:val="007A5E6C"/>
    <w:rsid w:val="007A7958"/>
    <w:rsid w:val="007B0545"/>
    <w:rsid w:val="007B15B6"/>
    <w:rsid w:val="007B317C"/>
    <w:rsid w:val="007B497A"/>
    <w:rsid w:val="007C544D"/>
    <w:rsid w:val="007C5776"/>
    <w:rsid w:val="007D05C4"/>
    <w:rsid w:val="007D0E62"/>
    <w:rsid w:val="007D1CE8"/>
    <w:rsid w:val="007D3822"/>
    <w:rsid w:val="007D56A8"/>
    <w:rsid w:val="007D60E5"/>
    <w:rsid w:val="007D6677"/>
    <w:rsid w:val="007D6A8F"/>
    <w:rsid w:val="007D6E9C"/>
    <w:rsid w:val="007D7EBF"/>
    <w:rsid w:val="007E0E3E"/>
    <w:rsid w:val="007E1A6B"/>
    <w:rsid w:val="007E35A6"/>
    <w:rsid w:val="007E4F6A"/>
    <w:rsid w:val="007E6E98"/>
    <w:rsid w:val="007F121B"/>
    <w:rsid w:val="007F23AD"/>
    <w:rsid w:val="007F28E2"/>
    <w:rsid w:val="007F3F2D"/>
    <w:rsid w:val="007F7591"/>
    <w:rsid w:val="008005DC"/>
    <w:rsid w:val="00800D35"/>
    <w:rsid w:val="00801216"/>
    <w:rsid w:val="008020F5"/>
    <w:rsid w:val="00803166"/>
    <w:rsid w:val="00806D62"/>
    <w:rsid w:val="00806ED5"/>
    <w:rsid w:val="00807445"/>
    <w:rsid w:val="00814093"/>
    <w:rsid w:val="00822B54"/>
    <w:rsid w:val="00825B7D"/>
    <w:rsid w:val="00827152"/>
    <w:rsid w:val="00827B16"/>
    <w:rsid w:val="00831103"/>
    <w:rsid w:val="00837CAF"/>
    <w:rsid w:val="00842076"/>
    <w:rsid w:val="00844E2D"/>
    <w:rsid w:val="00846139"/>
    <w:rsid w:val="00847876"/>
    <w:rsid w:val="00850C3D"/>
    <w:rsid w:val="00851869"/>
    <w:rsid w:val="00857358"/>
    <w:rsid w:val="00861116"/>
    <w:rsid w:val="008662AC"/>
    <w:rsid w:val="008667D1"/>
    <w:rsid w:val="00866B91"/>
    <w:rsid w:val="00870273"/>
    <w:rsid w:val="00871153"/>
    <w:rsid w:val="0087115F"/>
    <w:rsid w:val="0087143F"/>
    <w:rsid w:val="00871BD2"/>
    <w:rsid w:val="00872300"/>
    <w:rsid w:val="00872373"/>
    <w:rsid w:val="00876C4F"/>
    <w:rsid w:val="008833FF"/>
    <w:rsid w:val="00884299"/>
    <w:rsid w:val="008852D5"/>
    <w:rsid w:val="00885CFC"/>
    <w:rsid w:val="00887672"/>
    <w:rsid w:val="008901C3"/>
    <w:rsid w:val="008934C7"/>
    <w:rsid w:val="008953E0"/>
    <w:rsid w:val="008A0F2F"/>
    <w:rsid w:val="008A1619"/>
    <w:rsid w:val="008A1B56"/>
    <w:rsid w:val="008A2E77"/>
    <w:rsid w:val="008B1185"/>
    <w:rsid w:val="008B215D"/>
    <w:rsid w:val="008B3A33"/>
    <w:rsid w:val="008B5740"/>
    <w:rsid w:val="008B6142"/>
    <w:rsid w:val="008B6362"/>
    <w:rsid w:val="008B729E"/>
    <w:rsid w:val="008C4957"/>
    <w:rsid w:val="008C53BB"/>
    <w:rsid w:val="008C5C24"/>
    <w:rsid w:val="008C5FC0"/>
    <w:rsid w:val="008C63DA"/>
    <w:rsid w:val="008C7325"/>
    <w:rsid w:val="008C772A"/>
    <w:rsid w:val="008C7C33"/>
    <w:rsid w:val="008D089A"/>
    <w:rsid w:val="008D0FB1"/>
    <w:rsid w:val="008D3811"/>
    <w:rsid w:val="008D3840"/>
    <w:rsid w:val="008D3D93"/>
    <w:rsid w:val="008D3ED0"/>
    <w:rsid w:val="008D4029"/>
    <w:rsid w:val="008D4390"/>
    <w:rsid w:val="008E1078"/>
    <w:rsid w:val="008E7247"/>
    <w:rsid w:val="008E7281"/>
    <w:rsid w:val="008E74CB"/>
    <w:rsid w:val="008F0FC6"/>
    <w:rsid w:val="008F16F6"/>
    <w:rsid w:val="008F19D7"/>
    <w:rsid w:val="008F1C2D"/>
    <w:rsid w:val="008F2F58"/>
    <w:rsid w:val="008F39EA"/>
    <w:rsid w:val="008F42CA"/>
    <w:rsid w:val="008F638F"/>
    <w:rsid w:val="008F74B5"/>
    <w:rsid w:val="00901D86"/>
    <w:rsid w:val="00902AB6"/>
    <w:rsid w:val="009035C0"/>
    <w:rsid w:val="0090458C"/>
    <w:rsid w:val="00905B8B"/>
    <w:rsid w:val="00907875"/>
    <w:rsid w:val="00913933"/>
    <w:rsid w:val="00914F33"/>
    <w:rsid w:val="00920959"/>
    <w:rsid w:val="009306AC"/>
    <w:rsid w:val="00930863"/>
    <w:rsid w:val="00933BA6"/>
    <w:rsid w:val="009353E4"/>
    <w:rsid w:val="00937869"/>
    <w:rsid w:val="00941002"/>
    <w:rsid w:val="00945303"/>
    <w:rsid w:val="00945BB5"/>
    <w:rsid w:val="00945F8D"/>
    <w:rsid w:val="00947123"/>
    <w:rsid w:val="00947F1C"/>
    <w:rsid w:val="009522AE"/>
    <w:rsid w:val="00953626"/>
    <w:rsid w:val="00954250"/>
    <w:rsid w:val="00954BB1"/>
    <w:rsid w:val="009560F3"/>
    <w:rsid w:val="00957DDA"/>
    <w:rsid w:val="00965275"/>
    <w:rsid w:val="00966197"/>
    <w:rsid w:val="00966C0A"/>
    <w:rsid w:val="00967C49"/>
    <w:rsid w:val="009709A9"/>
    <w:rsid w:val="0097194D"/>
    <w:rsid w:val="009745AA"/>
    <w:rsid w:val="00974717"/>
    <w:rsid w:val="00975442"/>
    <w:rsid w:val="00975512"/>
    <w:rsid w:val="00977971"/>
    <w:rsid w:val="00985311"/>
    <w:rsid w:val="00987318"/>
    <w:rsid w:val="00987912"/>
    <w:rsid w:val="00987E14"/>
    <w:rsid w:val="0099115E"/>
    <w:rsid w:val="00991A25"/>
    <w:rsid w:val="009942F7"/>
    <w:rsid w:val="00994D88"/>
    <w:rsid w:val="00995983"/>
    <w:rsid w:val="0099760F"/>
    <w:rsid w:val="009A084D"/>
    <w:rsid w:val="009A1806"/>
    <w:rsid w:val="009A2A68"/>
    <w:rsid w:val="009A5567"/>
    <w:rsid w:val="009A5A7B"/>
    <w:rsid w:val="009A6329"/>
    <w:rsid w:val="009A7B80"/>
    <w:rsid w:val="009A7C16"/>
    <w:rsid w:val="009B04A8"/>
    <w:rsid w:val="009B0FCB"/>
    <w:rsid w:val="009B1A0B"/>
    <w:rsid w:val="009B5400"/>
    <w:rsid w:val="009B5C7C"/>
    <w:rsid w:val="009B5DE7"/>
    <w:rsid w:val="009B69A0"/>
    <w:rsid w:val="009C003B"/>
    <w:rsid w:val="009C0D45"/>
    <w:rsid w:val="009C1C41"/>
    <w:rsid w:val="009C2631"/>
    <w:rsid w:val="009C27AE"/>
    <w:rsid w:val="009C3064"/>
    <w:rsid w:val="009C37E5"/>
    <w:rsid w:val="009C4011"/>
    <w:rsid w:val="009C50BF"/>
    <w:rsid w:val="009C5A05"/>
    <w:rsid w:val="009C68ED"/>
    <w:rsid w:val="009C6BF0"/>
    <w:rsid w:val="009C70BC"/>
    <w:rsid w:val="009C7AC1"/>
    <w:rsid w:val="009D0DFF"/>
    <w:rsid w:val="009D0E75"/>
    <w:rsid w:val="009D4A55"/>
    <w:rsid w:val="009E2D7D"/>
    <w:rsid w:val="009E2DD3"/>
    <w:rsid w:val="009E3456"/>
    <w:rsid w:val="009E3A22"/>
    <w:rsid w:val="009E3D8C"/>
    <w:rsid w:val="009E700E"/>
    <w:rsid w:val="009E7D9E"/>
    <w:rsid w:val="009F0A51"/>
    <w:rsid w:val="009F0DA5"/>
    <w:rsid w:val="009F3840"/>
    <w:rsid w:val="009F43AB"/>
    <w:rsid w:val="009F501E"/>
    <w:rsid w:val="009F577C"/>
    <w:rsid w:val="009F79C0"/>
    <w:rsid w:val="00A01373"/>
    <w:rsid w:val="00A04533"/>
    <w:rsid w:val="00A047F2"/>
    <w:rsid w:val="00A1073D"/>
    <w:rsid w:val="00A109F1"/>
    <w:rsid w:val="00A11016"/>
    <w:rsid w:val="00A14C68"/>
    <w:rsid w:val="00A15DEE"/>
    <w:rsid w:val="00A160AF"/>
    <w:rsid w:val="00A160D3"/>
    <w:rsid w:val="00A17186"/>
    <w:rsid w:val="00A17EE7"/>
    <w:rsid w:val="00A22A27"/>
    <w:rsid w:val="00A2666D"/>
    <w:rsid w:val="00A26C7A"/>
    <w:rsid w:val="00A304E1"/>
    <w:rsid w:val="00A315E6"/>
    <w:rsid w:val="00A33044"/>
    <w:rsid w:val="00A3365B"/>
    <w:rsid w:val="00A336C0"/>
    <w:rsid w:val="00A41E27"/>
    <w:rsid w:val="00A424DB"/>
    <w:rsid w:val="00A439FB"/>
    <w:rsid w:val="00A4477F"/>
    <w:rsid w:val="00A4629B"/>
    <w:rsid w:val="00A46A56"/>
    <w:rsid w:val="00A46F32"/>
    <w:rsid w:val="00A50E74"/>
    <w:rsid w:val="00A520A2"/>
    <w:rsid w:val="00A5332E"/>
    <w:rsid w:val="00A536C8"/>
    <w:rsid w:val="00A551E1"/>
    <w:rsid w:val="00A55220"/>
    <w:rsid w:val="00A5529E"/>
    <w:rsid w:val="00A55752"/>
    <w:rsid w:val="00A55A2C"/>
    <w:rsid w:val="00A5642B"/>
    <w:rsid w:val="00A56D84"/>
    <w:rsid w:val="00A56F87"/>
    <w:rsid w:val="00A57176"/>
    <w:rsid w:val="00A571CE"/>
    <w:rsid w:val="00A648B3"/>
    <w:rsid w:val="00A677BF"/>
    <w:rsid w:val="00A71A17"/>
    <w:rsid w:val="00A71BDD"/>
    <w:rsid w:val="00A7286E"/>
    <w:rsid w:val="00A73353"/>
    <w:rsid w:val="00A7366B"/>
    <w:rsid w:val="00A74425"/>
    <w:rsid w:val="00A74894"/>
    <w:rsid w:val="00A74C5A"/>
    <w:rsid w:val="00A771E1"/>
    <w:rsid w:val="00A8073C"/>
    <w:rsid w:val="00A8220A"/>
    <w:rsid w:val="00A82486"/>
    <w:rsid w:val="00A83FB5"/>
    <w:rsid w:val="00A8418A"/>
    <w:rsid w:val="00A84DCD"/>
    <w:rsid w:val="00A8584E"/>
    <w:rsid w:val="00A92B22"/>
    <w:rsid w:val="00A956D8"/>
    <w:rsid w:val="00A967C7"/>
    <w:rsid w:val="00A97A97"/>
    <w:rsid w:val="00AA11A4"/>
    <w:rsid w:val="00AA28BC"/>
    <w:rsid w:val="00AA44F8"/>
    <w:rsid w:val="00AA5240"/>
    <w:rsid w:val="00AA573F"/>
    <w:rsid w:val="00AA5CB0"/>
    <w:rsid w:val="00AA7AD3"/>
    <w:rsid w:val="00AB1E3B"/>
    <w:rsid w:val="00AB42B7"/>
    <w:rsid w:val="00AB5299"/>
    <w:rsid w:val="00AB6F44"/>
    <w:rsid w:val="00AB71C2"/>
    <w:rsid w:val="00AB78E5"/>
    <w:rsid w:val="00AC1FB7"/>
    <w:rsid w:val="00AC2811"/>
    <w:rsid w:val="00AC3BE2"/>
    <w:rsid w:val="00AC3BF9"/>
    <w:rsid w:val="00AC44ED"/>
    <w:rsid w:val="00AC4569"/>
    <w:rsid w:val="00AC677C"/>
    <w:rsid w:val="00AC7BFD"/>
    <w:rsid w:val="00AD2D11"/>
    <w:rsid w:val="00AD7205"/>
    <w:rsid w:val="00AD7C9D"/>
    <w:rsid w:val="00AE0464"/>
    <w:rsid w:val="00AE2FE1"/>
    <w:rsid w:val="00AE39D8"/>
    <w:rsid w:val="00AE3DB3"/>
    <w:rsid w:val="00AE6DCE"/>
    <w:rsid w:val="00AF01D2"/>
    <w:rsid w:val="00AF12CD"/>
    <w:rsid w:val="00AF3679"/>
    <w:rsid w:val="00AF3E28"/>
    <w:rsid w:val="00AF51E1"/>
    <w:rsid w:val="00AF5553"/>
    <w:rsid w:val="00AF5BD2"/>
    <w:rsid w:val="00AF6DA1"/>
    <w:rsid w:val="00B00243"/>
    <w:rsid w:val="00B01F8D"/>
    <w:rsid w:val="00B02AF2"/>
    <w:rsid w:val="00B03F50"/>
    <w:rsid w:val="00B04BDA"/>
    <w:rsid w:val="00B0741F"/>
    <w:rsid w:val="00B10849"/>
    <w:rsid w:val="00B13A7D"/>
    <w:rsid w:val="00B145FB"/>
    <w:rsid w:val="00B15377"/>
    <w:rsid w:val="00B158A7"/>
    <w:rsid w:val="00B20060"/>
    <w:rsid w:val="00B20AE0"/>
    <w:rsid w:val="00B20C4C"/>
    <w:rsid w:val="00B20C8D"/>
    <w:rsid w:val="00B21310"/>
    <w:rsid w:val="00B21824"/>
    <w:rsid w:val="00B234BF"/>
    <w:rsid w:val="00B25BB0"/>
    <w:rsid w:val="00B2758F"/>
    <w:rsid w:val="00B303E2"/>
    <w:rsid w:val="00B33C51"/>
    <w:rsid w:val="00B34C1A"/>
    <w:rsid w:val="00B355A1"/>
    <w:rsid w:val="00B35891"/>
    <w:rsid w:val="00B3599E"/>
    <w:rsid w:val="00B3657F"/>
    <w:rsid w:val="00B40008"/>
    <w:rsid w:val="00B42A64"/>
    <w:rsid w:val="00B459C5"/>
    <w:rsid w:val="00B45A42"/>
    <w:rsid w:val="00B46969"/>
    <w:rsid w:val="00B47CEA"/>
    <w:rsid w:val="00B559A9"/>
    <w:rsid w:val="00B55F64"/>
    <w:rsid w:val="00B6112D"/>
    <w:rsid w:val="00B616D9"/>
    <w:rsid w:val="00B62562"/>
    <w:rsid w:val="00B6420E"/>
    <w:rsid w:val="00B72F7F"/>
    <w:rsid w:val="00B75E1C"/>
    <w:rsid w:val="00B77286"/>
    <w:rsid w:val="00B80393"/>
    <w:rsid w:val="00B837F8"/>
    <w:rsid w:val="00B85B58"/>
    <w:rsid w:val="00B87784"/>
    <w:rsid w:val="00B87ED7"/>
    <w:rsid w:val="00B90EA1"/>
    <w:rsid w:val="00B92C2F"/>
    <w:rsid w:val="00B92D9D"/>
    <w:rsid w:val="00B94D43"/>
    <w:rsid w:val="00B95FFC"/>
    <w:rsid w:val="00B966AD"/>
    <w:rsid w:val="00B9772D"/>
    <w:rsid w:val="00B97E70"/>
    <w:rsid w:val="00BA26EA"/>
    <w:rsid w:val="00BA5A42"/>
    <w:rsid w:val="00BA5B6B"/>
    <w:rsid w:val="00BA5C5A"/>
    <w:rsid w:val="00BA763D"/>
    <w:rsid w:val="00BB1399"/>
    <w:rsid w:val="00BB2C39"/>
    <w:rsid w:val="00BB2EC4"/>
    <w:rsid w:val="00BB487C"/>
    <w:rsid w:val="00BB6E74"/>
    <w:rsid w:val="00BB7C8B"/>
    <w:rsid w:val="00BC0D39"/>
    <w:rsid w:val="00BC2A00"/>
    <w:rsid w:val="00BC2E80"/>
    <w:rsid w:val="00BC64B4"/>
    <w:rsid w:val="00BD00C9"/>
    <w:rsid w:val="00BD02FA"/>
    <w:rsid w:val="00BD0772"/>
    <w:rsid w:val="00BD19F3"/>
    <w:rsid w:val="00BD308C"/>
    <w:rsid w:val="00BD3B1D"/>
    <w:rsid w:val="00BD59FF"/>
    <w:rsid w:val="00BD65D9"/>
    <w:rsid w:val="00BD7374"/>
    <w:rsid w:val="00BE0D07"/>
    <w:rsid w:val="00BE229B"/>
    <w:rsid w:val="00BE5C6B"/>
    <w:rsid w:val="00BE7470"/>
    <w:rsid w:val="00BE7E4D"/>
    <w:rsid w:val="00BF2E6F"/>
    <w:rsid w:val="00BF3902"/>
    <w:rsid w:val="00BF3ABE"/>
    <w:rsid w:val="00BF4040"/>
    <w:rsid w:val="00BF43AC"/>
    <w:rsid w:val="00BF464C"/>
    <w:rsid w:val="00BF5ED8"/>
    <w:rsid w:val="00C03CAB"/>
    <w:rsid w:val="00C054A0"/>
    <w:rsid w:val="00C0572E"/>
    <w:rsid w:val="00C076A7"/>
    <w:rsid w:val="00C106BC"/>
    <w:rsid w:val="00C107E8"/>
    <w:rsid w:val="00C12783"/>
    <w:rsid w:val="00C130D6"/>
    <w:rsid w:val="00C1390F"/>
    <w:rsid w:val="00C147B4"/>
    <w:rsid w:val="00C1481B"/>
    <w:rsid w:val="00C1651E"/>
    <w:rsid w:val="00C174CB"/>
    <w:rsid w:val="00C20026"/>
    <w:rsid w:val="00C2022C"/>
    <w:rsid w:val="00C2069A"/>
    <w:rsid w:val="00C208AC"/>
    <w:rsid w:val="00C235B0"/>
    <w:rsid w:val="00C2393D"/>
    <w:rsid w:val="00C24667"/>
    <w:rsid w:val="00C25471"/>
    <w:rsid w:val="00C25E7A"/>
    <w:rsid w:val="00C27485"/>
    <w:rsid w:val="00C302B9"/>
    <w:rsid w:val="00C3058A"/>
    <w:rsid w:val="00C3065A"/>
    <w:rsid w:val="00C310A0"/>
    <w:rsid w:val="00C31914"/>
    <w:rsid w:val="00C32A10"/>
    <w:rsid w:val="00C3471A"/>
    <w:rsid w:val="00C35180"/>
    <w:rsid w:val="00C367D5"/>
    <w:rsid w:val="00C3689A"/>
    <w:rsid w:val="00C37512"/>
    <w:rsid w:val="00C405E9"/>
    <w:rsid w:val="00C40B69"/>
    <w:rsid w:val="00C40D4A"/>
    <w:rsid w:val="00C46B17"/>
    <w:rsid w:val="00C46F39"/>
    <w:rsid w:val="00C50A53"/>
    <w:rsid w:val="00C51550"/>
    <w:rsid w:val="00C519AA"/>
    <w:rsid w:val="00C51BD6"/>
    <w:rsid w:val="00C5203A"/>
    <w:rsid w:val="00C53F91"/>
    <w:rsid w:val="00C54918"/>
    <w:rsid w:val="00C55E64"/>
    <w:rsid w:val="00C609A0"/>
    <w:rsid w:val="00C60AB0"/>
    <w:rsid w:val="00C610CC"/>
    <w:rsid w:val="00C619FE"/>
    <w:rsid w:val="00C6385D"/>
    <w:rsid w:val="00C6461D"/>
    <w:rsid w:val="00C65876"/>
    <w:rsid w:val="00C66B76"/>
    <w:rsid w:val="00C678CA"/>
    <w:rsid w:val="00C6791E"/>
    <w:rsid w:val="00C71653"/>
    <w:rsid w:val="00C71BDE"/>
    <w:rsid w:val="00C73320"/>
    <w:rsid w:val="00C769DD"/>
    <w:rsid w:val="00C82A9E"/>
    <w:rsid w:val="00C82E84"/>
    <w:rsid w:val="00C83D0D"/>
    <w:rsid w:val="00C92503"/>
    <w:rsid w:val="00C94619"/>
    <w:rsid w:val="00C946CF"/>
    <w:rsid w:val="00C9606B"/>
    <w:rsid w:val="00CA16C6"/>
    <w:rsid w:val="00CA3976"/>
    <w:rsid w:val="00CA3C94"/>
    <w:rsid w:val="00CA605E"/>
    <w:rsid w:val="00CA7500"/>
    <w:rsid w:val="00CB0018"/>
    <w:rsid w:val="00CB09AB"/>
    <w:rsid w:val="00CB184C"/>
    <w:rsid w:val="00CB2086"/>
    <w:rsid w:val="00CB22BE"/>
    <w:rsid w:val="00CB2800"/>
    <w:rsid w:val="00CB33EB"/>
    <w:rsid w:val="00CB540A"/>
    <w:rsid w:val="00CB5F34"/>
    <w:rsid w:val="00CB6CAC"/>
    <w:rsid w:val="00CB7BE0"/>
    <w:rsid w:val="00CC075E"/>
    <w:rsid w:val="00CC1D3E"/>
    <w:rsid w:val="00CC344E"/>
    <w:rsid w:val="00CC3FEF"/>
    <w:rsid w:val="00CC423D"/>
    <w:rsid w:val="00CC4E79"/>
    <w:rsid w:val="00CC4FFE"/>
    <w:rsid w:val="00CC6861"/>
    <w:rsid w:val="00CC6A71"/>
    <w:rsid w:val="00CD08A9"/>
    <w:rsid w:val="00CD1D26"/>
    <w:rsid w:val="00CD1F20"/>
    <w:rsid w:val="00CD1F38"/>
    <w:rsid w:val="00CD3137"/>
    <w:rsid w:val="00CD4F8F"/>
    <w:rsid w:val="00CD5938"/>
    <w:rsid w:val="00CD616F"/>
    <w:rsid w:val="00CD6312"/>
    <w:rsid w:val="00CE1F47"/>
    <w:rsid w:val="00CE27F7"/>
    <w:rsid w:val="00CE4CFA"/>
    <w:rsid w:val="00CE555B"/>
    <w:rsid w:val="00CE594C"/>
    <w:rsid w:val="00CE5BB8"/>
    <w:rsid w:val="00CE5CAA"/>
    <w:rsid w:val="00CE61D6"/>
    <w:rsid w:val="00CE7401"/>
    <w:rsid w:val="00CF09B0"/>
    <w:rsid w:val="00CF20E0"/>
    <w:rsid w:val="00CF2B3F"/>
    <w:rsid w:val="00CF5558"/>
    <w:rsid w:val="00D01BDD"/>
    <w:rsid w:val="00D07349"/>
    <w:rsid w:val="00D20D90"/>
    <w:rsid w:val="00D23789"/>
    <w:rsid w:val="00D26B5E"/>
    <w:rsid w:val="00D26C99"/>
    <w:rsid w:val="00D27638"/>
    <w:rsid w:val="00D27ECB"/>
    <w:rsid w:val="00D27F2C"/>
    <w:rsid w:val="00D30A82"/>
    <w:rsid w:val="00D30C6F"/>
    <w:rsid w:val="00D30CCD"/>
    <w:rsid w:val="00D31E02"/>
    <w:rsid w:val="00D33B98"/>
    <w:rsid w:val="00D3474D"/>
    <w:rsid w:val="00D363D3"/>
    <w:rsid w:val="00D37001"/>
    <w:rsid w:val="00D400BE"/>
    <w:rsid w:val="00D4146E"/>
    <w:rsid w:val="00D414D1"/>
    <w:rsid w:val="00D42FB4"/>
    <w:rsid w:val="00D43CE7"/>
    <w:rsid w:val="00D440EF"/>
    <w:rsid w:val="00D45321"/>
    <w:rsid w:val="00D46426"/>
    <w:rsid w:val="00D50AF3"/>
    <w:rsid w:val="00D52791"/>
    <w:rsid w:val="00D54B8F"/>
    <w:rsid w:val="00D54E2D"/>
    <w:rsid w:val="00D56B8B"/>
    <w:rsid w:val="00D57D9B"/>
    <w:rsid w:val="00D57EA5"/>
    <w:rsid w:val="00D60725"/>
    <w:rsid w:val="00D60ACB"/>
    <w:rsid w:val="00D6123D"/>
    <w:rsid w:val="00D61B98"/>
    <w:rsid w:val="00D625A8"/>
    <w:rsid w:val="00D62C95"/>
    <w:rsid w:val="00D6340B"/>
    <w:rsid w:val="00D63411"/>
    <w:rsid w:val="00D65FA1"/>
    <w:rsid w:val="00D66073"/>
    <w:rsid w:val="00D66863"/>
    <w:rsid w:val="00D70F78"/>
    <w:rsid w:val="00D70F93"/>
    <w:rsid w:val="00D736CA"/>
    <w:rsid w:val="00D75901"/>
    <w:rsid w:val="00D77288"/>
    <w:rsid w:val="00D774FE"/>
    <w:rsid w:val="00D80079"/>
    <w:rsid w:val="00D80D83"/>
    <w:rsid w:val="00D810B5"/>
    <w:rsid w:val="00D8330A"/>
    <w:rsid w:val="00D84051"/>
    <w:rsid w:val="00D85FB2"/>
    <w:rsid w:val="00D867B2"/>
    <w:rsid w:val="00D86DCF"/>
    <w:rsid w:val="00D87208"/>
    <w:rsid w:val="00D92045"/>
    <w:rsid w:val="00D9266A"/>
    <w:rsid w:val="00D9584F"/>
    <w:rsid w:val="00D95B8E"/>
    <w:rsid w:val="00D96D75"/>
    <w:rsid w:val="00DA100C"/>
    <w:rsid w:val="00DA1737"/>
    <w:rsid w:val="00DA4367"/>
    <w:rsid w:val="00DA67DB"/>
    <w:rsid w:val="00DA7376"/>
    <w:rsid w:val="00DB660B"/>
    <w:rsid w:val="00DB7719"/>
    <w:rsid w:val="00DC0430"/>
    <w:rsid w:val="00DC10A7"/>
    <w:rsid w:val="00DC394B"/>
    <w:rsid w:val="00DC5616"/>
    <w:rsid w:val="00DC7057"/>
    <w:rsid w:val="00DD1D0F"/>
    <w:rsid w:val="00DD4B23"/>
    <w:rsid w:val="00DD4C1B"/>
    <w:rsid w:val="00DE27FC"/>
    <w:rsid w:val="00DE2AED"/>
    <w:rsid w:val="00DE325D"/>
    <w:rsid w:val="00DE352A"/>
    <w:rsid w:val="00DE3B24"/>
    <w:rsid w:val="00DE46E4"/>
    <w:rsid w:val="00DE76EB"/>
    <w:rsid w:val="00DF00E8"/>
    <w:rsid w:val="00DF017B"/>
    <w:rsid w:val="00DF069F"/>
    <w:rsid w:val="00DF0BB9"/>
    <w:rsid w:val="00DF17ED"/>
    <w:rsid w:val="00DF1D63"/>
    <w:rsid w:val="00DF41A5"/>
    <w:rsid w:val="00DF59BF"/>
    <w:rsid w:val="00DF613C"/>
    <w:rsid w:val="00DF6F46"/>
    <w:rsid w:val="00DF73A3"/>
    <w:rsid w:val="00E059CB"/>
    <w:rsid w:val="00E07EAC"/>
    <w:rsid w:val="00E101B0"/>
    <w:rsid w:val="00E153E1"/>
    <w:rsid w:val="00E171A5"/>
    <w:rsid w:val="00E21B18"/>
    <w:rsid w:val="00E23EB5"/>
    <w:rsid w:val="00E25B9D"/>
    <w:rsid w:val="00E2736A"/>
    <w:rsid w:val="00E2762A"/>
    <w:rsid w:val="00E3146D"/>
    <w:rsid w:val="00E34338"/>
    <w:rsid w:val="00E34D85"/>
    <w:rsid w:val="00E34EE5"/>
    <w:rsid w:val="00E36BCC"/>
    <w:rsid w:val="00E36E59"/>
    <w:rsid w:val="00E404E0"/>
    <w:rsid w:val="00E45146"/>
    <w:rsid w:val="00E47D00"/>
    <w:rsid w:val="00E50135"/>
    <w:rsid w:val="00E51144"/>
    <w:rsid w:val="00E5245F"/>
    <w:rsid w:val="00E53762"/>
    <w:rsid w:val="00E53FCF"/>
    <w:rsid w:val="00E61828"/>
    <w:rsid w:val="00E634CE"/>
    <w:rsid w:val="00E677BB"/>
    <w:rsid w:val="00E71EE8"/>
    <w:rsid w:val="00E73DE1"/>
    <w:rsid w:val="00E7430B"/>
    <w:rsid w:val="00E74ABC"/>
    <w:rsid w:val="00E74EF2"/>
    <w:rsid w:val="00E76B82"/>
    <w:rsid w:val="00E771C4"/>
    <w:rsid w:val="00E77C80"/>
    <w:rsid w:val="00E802D1"/>
    <w:rsid w:val="00E8067A"/>
    <w:rsid w:val="00E809EB"/>
    <w:rsid w:val="00E810FC"/>
    <w:rsid w:val="00E8541C"/>
    <w:rsid w:val="00E86971"/>
    <w:rsid w:val="00E87864"/>
    <w:rsid w:val="00E87DEA"/>
    <w:rsid w:val="00E937C0"/>
    <w:rsid w:val="00E940BC"/>
    <w:rsid w:val="00E96966"/>
    <w:rsid w:val="00E9696F"/>
    <w:rsid w:val="00E97075"/>
    <w:rsid w:val="00EA070A"/>
    <w:rsid w:val="00EA0E6C"/>
    <w:rsid w:val="00EA0FF3"/>
    <w:rsid w:val="00EA2513"/>
    <w:rsid w:val="00EA5D2E"/>
    <w:rsid w:val="00EB1B11"/>
    <w:rsid w:val="00EB517E"/>
    <w:rsid w:val="00EB5360"/>
    <w:rsid w:val="00EB58E7"/>
    <w:rsid w:val="00EB6B25"/>
    <w:rsid w:val="00EB6B5F"/>
    <w:rsid w:val="00EB76D4"/>
    <w:rsid w:val="00EC2695"/>
    <w:rsid w:val="00EC2F06"/>
    <w:rsid w:val="00EC3C53"/>
    <w:rsid w:val="00EC56C9"/>
    <w:rsid w:val="00EC5B38"/>
    <w:rsid w:val="00EC6EE1"/>
    <w:rsid w:val="00ED16D2"/>
    <w:rsid w:val="00ED1EA5"/>
    <w:rsid w:val="00ED3E3C"/>
    <w:rsid w:val="00ED57DB"/>
    <w:rsid w:val="00ED6979"/>
    <w:rsid w:val="00ED6E4F"/>
    <w:rsid w:val="00EE02A8"/>
    <w:rsid w:val="00EE14CF"/>
    <w:rsid w:val="00EE32F4"/>
    <w:rsid w:val="00EE3355"/>
    <w:rsid w:val="00EE4566"/>
    <w:rsid w:val="00EE4CAF"/>
    <w:rsid w:val="00EE5FB7"/>
    <w:rsid w:val="00EE6540"/>
    <w:rsid w:val="00EE7A2C"/>
    <w:rsid w:val="00EF1B46"/>
    <w:rsid w:val="00EF272E"/>
    <w:rsid w:val="00EF3849"/>
    <w:rsid w:val="00EF3D76"/>
    <w:rsid w:val="00EF4CF1"/>
    <w:rsid w:val="00EF4F13"/>
    <w:rsid w:val="00EF6497"/>
    <w:rsid w:val="00EF6B12"/>
    <w:rsid w:val="00F01BF4"/>
    <w:rsid w:val="00F03A46"/>
    <w:rsid w:val="00F04322"/>
    <w:rsid w:val="00F112F1"/>
    <w:rsid w:val="00F1222B"/>
    <w:rsid w:val="00F15D53"/>
    <w:rsid w:val="00F16DDB"/>
    <w:rsid w:val="00F172C8"/>
    <w:rsid w:val="00F24C93"/>
    <w:rsid w:val="00F26E77"/>
    <w:rsid w:val="00F27B48"/>
    <w:rsid w:val="00F319F0"/>
    <w:rsid w:val="00F3285A"/>
    <w:rsid w:val="00F33741"/>
    <w:rsid w:val="00F33802"/>
    <w:rsid w:val="00F338A8"/>
    <w:rsid w:val="00F3573A"/>
    <w:rsid w:val="00F36847"/>
    <w:rsid w:val="00F368C3"/>
    <w:rsid w:val="00F425AF"/>
    <w:rsid w:val="00F43213"/>
    <w:rsid w:val="00F438D9"/>
    <w:rsid w:val="00F463F8"/>
    <w:rsid w:val="00F47A59"/>
    <w:rsid w:val="00F50C45"/>
    <w:rsid w:val="00F50F04"/>
    <w:rsid w:val="00F53721"/>
    <w:rsid w:val="00F56298"/>
    <w:rsid w:val="00F570B2"/>
    <w:rsid w:val="00F576E9"/>
    <w:rsid w:val="00F57DB1"/>
    <w:rsid w:val="00F61179"/>
    <w:rsid w:val="00F61F81"/>
    <w:rsid w:val="00F650EB"/>
    <w:rsid w:val="00F6576F"/>
    <w:rsid w:val="00F66BB2"/>
    <w:rsid w:val="00F66C06"/>
    <w:rsid w:val="00F6737B"/>
    <w:rsid w:val="00F74202"/>
    <w:rsid w:val="00F74351"/>
    <w:rsid w:val="00F75C79"/>
    <w:rsid w:val="00F76067"/>
    <w:rsid w:val="00F760B7"/>
    <w:rsid w:val="00F76F98"/>
    <w:rsid w:val="00F77CD7"/>
    <w:rsid w:val="00F81F04"/>
    <w:rsid w:val="00F866F0"/>
    <w:rsid w:val="00F90663"/>
    <w:rsid w:val="00F917F9"/>
    <w:rsid w:val="00F94207"/>
    <w:rsid w:val="00FA06A0"/>
    <w:rsid w:val="00FA4EA5"/>
    <w:rsid w:val="00FA5513"/>
    <w:rsid w:val="00FA747F"/>
    <w:rsid w:val="00FB1885"/>
    <w:rsid w:val="00FB43D1"/>
    <w:rsid w:val="00FB6975"/>
    <w:rsid w:val="00FB6E64"/>
    <w:rsid w:val="00FB7379"/>
    <w:rsid w:val="00FB7D80"/>
    <w:rsid w:val="00FC1AFE"/>
    <w:rsid w:val="00FC5E70"/>
    <w:rsid w:val="00FD0855"/>
    <w:rsid w:val="00FD125F"/>
    <w:rsid w:val="00FD30B4"/>
    <w:rsid w:val="00FD33F9"/>
    <w:rsid w:val="00FD3BF6"/>
    <w:rsid w:val="00FD421B"/>
    <w:rsid w:val="00FD4B5F"/>
    <w:rsid w:val="00FD63EF"/>
    <w:rsid w:val="00FD6D8B"/>
    <w:rsid w:val="00FD6E87"/>
    <w:rsid w:val="00FD759A"/>
    <w:rsid w:val="00FD785B"/>
    <w:rsid w:val="00FE037C"/>
    <w:rsid w:val="00FE09D0"/>
    <w:rsid w:val="00FE1380"/>
    <w:rsid w:val="00FE196E"/>
    <w:rsid w:val="00FE2475"/>
    <w:rsid w:val="00FE25C6"/>
    <w:rsid w:val="00FE386A"/>
    <w:rsid w:val="00FE4306"/>
    <w:rsid w:val="00FE7507"/>
    <w:rsid w:val="00FE791A"/>
    <w:rsid w:val="00FF1F16"/>
    <w:rsid w:val="00FF2749"/>
    <w:rsid w:val="00FF283F"/>
    <w:rsid w:val="00FF4F99"/>
    <w:rsid w:val="00FF6741"/>
    <w:rsid w:val="00FF73D1"/>
    <w:rsid w:val="00FF7430"/>
    <w:rsid w:val="00FF786E"/>
    <w:rsid w:val="00FF7DE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B6ED4"/>
  <w15:docId w15:val="{363CD2AD-6FA6-4F56-9A02-1B19B8C6E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l-GR" w:eastAsia="el-GR" w:bidi="ar-SA"/>
      </w:rPr>
    </w:rPrDefault>
    <w:pPrDefault/>
  </w:docDefaults>
  <w:latentStyles w:defLockedState="0" w:defUIPriority="0" w:defSemiHidden="0" w:defUnhideWhenUsed="0" w:defQFormat="0" w:count="376">
    <w:lsdException w:name="Normal" w:qFormat="1"/>
    <w:lsdException w:name="heading 1" w:uiPriority="9"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A3625"/>
    <w:pPr>
      <w:spacing w:after="120" w:line="360" w:lineRule="auto"/>
      <w:jc w:val="both"/>
    </w:pPr>
    <w:rPr>
      <w:rFonts w:ascii="Times New Roman" w:hAnsi="Times New Roman"/>
      <w:sz w:val="24"/>
      <w:szCs w:val="24"/>
    </w:rPr>
  </w:style>
  <w:style w:type="paragraph" w:styleId="1">
    <w:name w:val="heading 1"/>
    <w:aliases w:val="Ε Επικεφαλίδα 1"/>
    <w:basedOn w:val="a"/>
    <w:next w:val="a"/>
    <w:link w:val="1Char"/>
    <w:uiPriority w:val="9"/>
    <w:qFormat/>
    <w:rsid w:val="0001172A"/>
    <w:pPr>
      <w:keepNext/>
      <w:spacing w:after="360"/>
      <w:outlineLvl w:val="0"/>
    </w:pPr>
    <w:rPr>
      <w:b/>
      <w:bCs/>
      <w:kern w:val="32"/>
      <w:sz w:val="32"/>
      <w:szCs w:val="32"/>
    </w:rPr>
  </w:style>
  <w:style w:type="paragraph" w:styleId="20">
    <w:name w:val="heading 2"/>
    <w:basedOn w:val="a"/>
    <w:next w:val="a"/>
    <w:link w:val="2Char"/>
    <w:rsid w:val="002E2B4F"/>
    <w:pPr>
      <w:keepNext/>
      <w:numPr>
        <w:ilvl w:val="1"/>
        <w:numId w:val="3"/>
      </w:numPr>
      <w:spacing w:before="240" w:after="60"/>
      <w:outlineLvl w:val="1"/>
    </w:pPr>
    <w:rPr>
      <w:rFonts w:ascii="Arial" w:hAnsi="Arial"/>
      <w:b/>
      <w:bCs/>
      <w:i/>
      <w:iCs/>
      <w:sz w:val="28"/>
      <w:szCs w:val="28"/>
      <w:lang w:val="x-none" w:eastAsia="x-none"/>
    </w:rPr>
  </w:style>
  <w:style w:type="paragraph" w:styleId="30">
    <w:name w:val="heading 3"/>
    <w:aliases w:val=" Char"/>
    <w:basedOn w:val="a"/>
    <w:next w:val="a"/>
    <w:link w:val="3Char"/>
    <w:rsid w:val="002E2B4F"/>
    <w:pPr>
      <w:keepNext/>
      <w:numPr>
        <w:ilvl w:val="2"/>
        <w:numId w:val="3"/>
      </w:numPr>
      <w:spacing w:before="240" w:after="60"/>
      <w:outlineLvl w:val="2"/>
    </w:pPr>
    <w:rPr>
      <w:rFonts w:ascii="Arial" w:hAnsi="Arial"/>
      <w:b/>
      <w:bCs/>
      <w:sz w:val="26"/>
      <w:szCs w:val="26"/>
      <w:lang w:val="x-none" w:eastAsia="x-none"/>
    </w:rPr>
  </w:style>
  <w:style w:type="paragraph" w:styleId="4">
    <w:name w:val="heading 4"/>
    <w:basedOn w:val="a"/>
    <w:next w:val="a"/>
    <w:rsid w:val="00EA0FF3"/>
    <w:pPr>
      <w:keepNext/>
      <w:numPr>
        <w:ilvl w:val="3"/>
        <w:numId w:val="3"/>
      </w:numPr>
      <w:spacing w:before="240" w:after="60"/>
      <w:outlineLvl w:val="3"/>
    </w:pPr>
    <w:rPr>
      <w:b/>
      <w:bCs/>
      <w:sz w:val="28"/>
      <w:szCs w:val="28"/>
      <w:lang w:val="en-US" w:eastAsia="en-US"/>
    </w:rPr>
  </w:style>
  <w:style w:type="paragraph" w:styleId="5">
    <w:name w:val="heading 5"/>
    <w:basedOn w:val="a"/>
    <w:next w:val="a"/>
    <w:rsid w:val="00EA0FF3"/>
    <w:pPr>
      <w:numPr>
        <w:ilvl w:val="4"/>
        <w:numId w:val="3"/>
      </w:numPr>
      <w:spacing w:before="240" w:after="60"/>
      <w:outlineLvl w:val="4"/>
    </w:pPr>
    <w:rPr>
      <w:b/>
      <w:bCs/>
      <w:i/>
      <w:iCs/>
      <w:sz w:val="26"/>
      <w:szCs w:val="26"/>
      <w:lang w:val="en-US" w:eastAsia="en-US"/>
    </w:rPr>
  </w:style>
  <w:style w:type="paragraph" w:styleId="6">
    <w:name w:val="heading 6"/>
    <w:basedOn w:val="a"/>
    <w:next w:val="a"/>
    <w:rsid w:val="00EA0FF3"/>
    <w:pPr>
      <w:numPr>
        <w:ilvl w:val="5"/>
        <w:numId w:val="3"/>
      </w:numPr>
      <w:spacing w:before="240" w:after="60"/>
      <w:outlineLvl w:val="5"/>
    </w:pPr>
    <w:rPr>
      <w:b/>
      <w:bCs/>
      <w:sz w:val="22"/>
      <w:szCs w:val="22"/>
      <w:lang w:val="en-US" w:eastAsia="en-US"/>
    </w:rPr>
  </w:style>
  <w:style w:type="paragraph" w:styleId="7">
    <w:name w:val="heading 7"/>
    <w:basedOn w:val="a"/>
    <w:next w:val="a"/>
    <w:rsid w:val="00EA0FF3"/>
    <w:pPr>
      <w:numPr>
        <w:ilvl w:val="6"/>
        <w:numId w:val="3"/>
      </w:numPr>
      <w:spacing w:before="240" w:after="60"/>
      <w:outlineLvl w:val="6"/>
    </w:pPr>
    <w:rPr>
      <w:lang w:val="en-US" w:eastAsia="en-US"/>
    </w:rPr>
  </w:style>
  <w:style w:type="paragraph" w:styleId="8">
    <w:name w:val="heading 8"/>
    <w:basedOn w:val="a"/>
    <w:next w:val="a"/>
    <w:rsid w:val="00EA0FF3"/>
    <w:pPr>
      <w:numPr>
        <w:ilvl w:val="7"/>
        <w:numId w:val="3"/>
      </w:numPr>
      <w:spacing w:before="240" w:after="60"/>
      <w:outlineLvl w:val="7"/>
    </w:pPr>
    <w:rPr>
      <w:i/>
      <w:iCs/>
      <w:lang w:val="en-US" w:eastAsia="en-US"/>
    </w:rPr>
  </w:style>
  <w:style w:type="paragraph" w:styleId="9">
    <w:name w:val="heading 9"/>
    <w:basedOn w:val="a"/>
    <w:next w:val="a"/>
    <w:rsid w:val="00EA0FF3"/>
    <w:pPr>
      <w:numPr>
        <w:ilvl w:val="8"/>
        <w:numId w:val="3"/>
      </w:numPr>
      <w:spacing w:before="240" w:after="60"/>
      <w:outlineLvl w:val="8"/>
    </w:pPr>
    <w:rPr>
      <w:rFonts w:ascii="Arial" w:hAnsi="Arial" w:cs="Arial"/>
      <w:sz w:val="22"/>
      <w:szCs w:val="22"/>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body">
    <w:name w:val="pbody"/>
    <w:basedOn w:val="a"/>
    <w:rsid w:val="002E2B4F"/>
    <w:pPr>
      <w:spacing w:before="100" w:beforeAutospacing="1" w:after="100" w:afterAutospacing="1"/>
    </w:pPr>
  </w:style>
  <w:style w:type="paragraph" w:styleId="a3">
    <w:name w:val="caption"/>
    <w:basedOn w:val="a"/>
    <w:next w:val="a"/>
    <w:qFormat/>
    <w:rsid w:val="00975442"/>
    <w:pPr>
      <w:jc w:val="center"/>
    </w:pPr>
    <w:rPr>
      <w:b/>
      <w:bCs/>
      <w:szCs w:val="20"/>
    </w:rPr>
  </w:style>
  <w:style w:type="character" w:styleId="-">
    <w:name w:val="Hyperlink"/>
    <w:uiPriority w:val="99"/>
    <w:rsid w:val="002E2B4F"/>
    <w:rPr>
      <w:color w:val="0000FF"/>
      <w:u w:val="single"/>
    </w:rPr>
  </w:style>
  <w:style w:type="character" w:styleId="-0">
    <w:name w:val="FollowedHyperlink"/>
    <w:rsid w:val="002E2B4F"/>
    <w:rPr>
      <w:color w:val="800080"/>
      <w:u w:val="single"/>
    </w:rPr>
  </w:style>
  <w:style w:type="paragraph" w:styleId="a4">
    <w:name w:val="Document Map"/>
    <w:basedOn w:val="a"/>
    <w:semiHidden/>
    <w:rsid w:val="002E2B4F"/>
    <w:pPr>
      <w:shd w:val="clear" w:color="auto" w:fill="000080"/>
    </w:pPr>
    <w:rPr>
      <w:rFonts w:ascii="Tahoma" w:hAnsi="Tahoma" w:cs="Tahoma"/>
      <w:sz w:val="20"/>
      <w:szCs w:val="20"/>
    </w:rPr>
  </w:style>
  <w:style w:type="paragraph" w:styleId="a5">
    <w:name w:val="footer"/>
    <w:basedOn w:val="a"/>
    <w:link w:val="Char"/>
    <w:uiPriority w:val="99"/>
    <w:rsid w:val="002E2B4F"/>
    <w:pPr>
      <w:tabs>
        <w:tab w:val="center" w:pos="4153"/>
        <w:tab w:val="right" w:pos="8306"/>
      </w:tabs>
    </w:pPr>
    <w:rPr>
      <w:lang w:val="x-none" w:eastAsia="x-none"/>
    </w:rPr>
  </w:style>
  <w:style w:type="character" w:styleId="a6">
    <w:name w:val="page number"/>
    <w:basedOn w:val="a0"/>
    <w:rsid w:val="002E2B4F"/>
  </w:style>
  <w:style w:type="paragraph" w:styleId="a7">
    <w:name w:val="header"/>
    <w:aliases w:val="hd"/>
    <w:basedOn w:val="a"/>
    <w:link w:val="Char0"/>
    <w:uiPriority w:val="99"/>
    <w:rsid w:val="002E2B4F"/>
    <w:pPr>
      <w:tabs>
        <w:tab w:val="center" w:pos="4153"/>
        <w:tab w:val="right" w:pos="8306"/>
      </w:tabs>
    </w:pPr>
  </w:style>
  <w:style w:type="paragraph" w:styleId="a8">
    <w:name w:val="Balloon Text"/>
    <w:basedOn w:val="a"/>
    <w:semiHidden/>
    <w:rsid w:val="002E2B4F"/>
    <w:rPr>
      <w:rFonts w:ascii="Tahoma" w:hAnsi="Tahoma" w:cs="Tahoma"/>
      <w:sz w:val="16"/>
      <w:szCs w:val="16"/>
    </w:rPr>
  </w:style>
  <w:style w:type="table" w:styleId="a9">
    <w:name w:val="Table Grid"/>
    <w:basedOn w:val="a1"/>
    <w:rsid w:val="002E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autoRedefine/>
    <w:uiPriority w:val="39"/>
    <w:rsid w:val="002E2B4F"/>
  </w:style>
  <w:style w:type="paragraph" w:styleId="22">
    <w:name w:val="toc 2"/>
    <w:basedOn w:val="a"/>
    <w:next w:val="a"/>
    <w:autoRedefine/>
    <w:uiPriority w:val="39"/>
    <w:rsid w:val="002E2B4F"/>
    <w:pPr>
      <w:ind w:left="240"/>
    </w:pPr>
  </w:style>
  <w:style w:type="paragraph" w:styleId="32">
    <w:name w:val="toc 3"/>
    <w:basedOn w:val="a"/>
    <w:next w:val="a"/>
    <w:autoRedefine/>
    <w:uiPriority w:val="39"/>
    <w:rsid w:val="002E2B4F"/>
    <w:pPr>
      <w:ind w:left="480"/>
    </w:pPr>
  </w:style>
  <w:style w:type="paragraph" w:styleId="aa">
    <w:name w:val="List"/>
    <w:basedOn w:val="a"/>
    <w:rsid w:val="002E2B4F"/>
    <w:pPr>
      <w:ind w:left="283" w:hanging="283"/>
    </w:pPr>
  </w:style>
  <w:style w:type="paragraph" w:styleId="23">
    <w:name w:val="List 2"/>
    <w:basedOn w:val="a"/>
    <w:rsid w:val="002E2B4F"/>
    <w:pPr>
      <w:ind w:left="566" w:hanging="283"/>
    </w:pPr>
  </w:style>
  <w:style w:type="paragraph" w:styleId="33">
    <w:name w:val="List 3"/>
    <w:basedOn w:val="a"/>
    <w:rsid w:val="002E2B4F"/>
    <w:pPr>
      <w:ind w:left="849" w:hanging="283"/>
    </w:pPr>
  </w:style>
  <w:style w:type="paragraph" w:styleId="2">
    <w:name w:val="List Bullet 2"/>
    <w:basedOn w:val="a"/>
    <w:rsid w:val="002E2B4F"/>
    <w:pPr>
      <w:numPr>
        <w:numId w:val="1"/>
      </w:numPr>
    </w:pPr>
  </w:style>
  <w:style w:type="paragraph" w:styleId="3">
    <w:name w:val="List Bullet 3"/>
    <w:basedOn w:val="a"/>
    <w:rsid w:val="002E2B4F"/>
    <w:pPr>
      <w:numPr>
        <w:numId w:val="2"/>
      </w:numPr>
    </w:pPr>
  </w:style>
  <w:style w:type="paragraph" w:styleId="ab">
    <w:name w:val="Body Text"/>
    <w:basedOn w:val="a"/>
    <w:rsid w:val="002E2B4F"/>
  </w:style>
  <w:style w:type="paragraph" w:styleId="ac">
    <w:name w:val="Body Text Indent"/>
    <w:basedOn w:val="a"/>
    <w:rsid w:val="002E2B4F"/>
    <w:pPr>
      <w:ind w:left="283"/>
    </w:pPr>
  </w:style>
  <w:style w:type="paragraph" w:styleId="ad">
    <w:name w:val="Body Text First Indent"/>
    <w:basedOn w:val="ab"/>
    <w:rsid w:val="002E2B4F"/>
    <w:pPr>
      <w:ind w:firstLine="210"/>
    </w:pPr>
  </w:style>
  <w:style w:type="paragraph" w:styleId="24">
    <w:name w:val="Body Text First Indent 2"/>
    <w:basedOn w:val="ac"/>
    <w:rsid w:val="002E2B4F"/>
    <w:pPr>
      <w:ind w:firstLine="210"/>
    </w:pPr>
  </w:style>
  <w:style w:type="paragraph" w:styleId="Web">
    <w:name w:val="Normal (Web)"/>
    <w:basedOn w:val="a"/>
    <w:rsid w:val="00F3573A"/>
    <w:pPr>
      <w:spacing w:before="100" w:beforeAutospacing="1" w:after="100" w:afterAutospacing="1"/>
    </w:pPr>
    <w:rPr>
      <w:lang w:val="en-US" w:eastAsia="en-US"/>
    </w:rPr>
  </w:style>
  <w:style w:type="character" w:customStyle="1" w:styleId="Date1">
    <w:name w:val="Date1"/>
    <w:basedOn w:val="a0"/>
    <w:rsid w:val="00F3573A"/>
  </w:style>
  <w:style w:type="paragraph" w:styleId="-HTML">
    <w:name w:val="HTML Preformatted"/>
    <w:basedOn w:val="a"/>
    <w:rsid w:val="005C39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paragraph" w:styleId="ae">
    <w:name w:val="List Paragraph"/>
    <w:basedOn w:val="a"/>
    <w:link w:val="Char1"/>
    <w:qFormat/>
    <w:rsid w:val="00CE61D6"/>
    <w:pPr>
      <w:spacing w:after="200" w:line="276" w:lineRule="auto"/>
      <w:contextualSpacing/>
    </w:pPr>
    <w:rPr>
      <w:rFonts w:eastAsia="Calibri"/>
      <w:szCs w:val="22"/>
      <w:lang w:eastAsia="en-US"/>
    </w:rPr>
  </w:style>
  <w:style w:type="character" w:customStyle="1" w:styleId="3Char">
    <w:name w:val="Επικεφαλίδα 3 Char"/>
    <w:aliases w:val=" Char Char"/>
    <w:link w:val="30"/>
    <w:rsid w:val="00EC2F06"/>
    <w:rPr>
      <w:rFonts w:ascii="Arial" w:hAnsi="Arial"/>
      <w:b/>
      <w:bCs/>
      <w:sz w:val="26"/>
      <w:szCs w:val="26"/>
      <w:lang w:val="x-none" w:eastAsia="x-none"/>
    </w:rPr>
  </w:style>
  <w:style w:type="character" w:customStyle="1" w:styleId="2Char">
    <w:name w:val="Επικεφαλίδα 2 Char"/>
    <w:link w:val="20"/>
    <w:rsid w:val="00EC2F06"/>
    <w:rPr>
      <w:rFonts w:ascii="Arial" w:hAnsi="Arial"/>
      <w:b/>
      <w:bCs/>
      <w:i/>
      <w:iCs/>
      <w:sz w:val="28"/>
      <w:szCs w:val="28"/>
      <w:lang w:val="x-none" w:eastAsia="x-none"/>
    </w:rPr>
  </w:style>
  <w:style w:type="paragraph" w:styleId="af">
    <w:name w:val="No Spacing"/>
    <w:qFormat/>
    <w:rsid w:val="003C0CCE"/>
    <w:pPr>
      <w:spacing w:line="360" w:lineRule="auto"/>
      <w:jc w:val="both"/>
    </w:pPr>
    <w:rPr>
      <w:rFonts w:ascii="Times New Roman" w:eastAsia="Calibri" w:hAnsi="Times New Roman"/>
      <w:sz w:val="24"/>
      <w:szCs w:val="22"/>
      <w:lang w:eastAsia="en-US"/>
    </w:rPr>
  </w:style>
  <w:style w:type="character" w:styleId="af0">
    <w:name w:val="annotation reference"/>
    <w:rsid w:val="00C1390F"/>
    <w:rPr>
      <w:sz w:val="16"/>
      <w:szCs w:val="16"/>
    </w:rPr>
  </w:style>
  <w:style w:type="paragraph" w:styleId="af1">
    <w:name w:val="annotation text"/>
    <w:basedOn w:val="a"/>
    <w:link w:val="Char2"/>
    <w:rsid w:val="00C1390F"/>
    <w:rPr>
      <w:sz w:val="20"/>
      <w:szCs w:val="20"/>
    </w:rPr>
  </w:style>
  <w:style w:type="character" w:customStyle="1" w:styleId="Char2">
    <w:name w:val="Κείμενο σχολίου Char"/>
    <w:basedOn w:val="a0"/>
    <w:link w:val="af1"/>
    <w:rsid w:val="00C1390F"/>
  </w:style>
  <w:style w:type="paragraph" w:styleId="af2">
    <w:name w:val="annotation subject"/>
    <w:basedOn w:val="af1"/>
    <w:next w:val="af1"/>
    <w:link w:val="Char3"/>
    <w:rsid w:val="00C1390F"/>
    <w:rPr>
      <w:b/>
      <w:bCs/>
      <w:lang w:val="x-none" w:eastAsia="x-none"/>
    </w:rPr>
  </w:style>
  <w:style w:type="character" w:customStyle="1" w:styleId="Char3">
    <w:name w:val="Θέμα σχολίου Char"/>
    <w:link w:val="af2"/>
    <w:rsid w:val="00C1390F"/>
    <w:rPr>
      <w:b/>
      <w:bCs/>
    </w:rPr>
  </w:style>
  <w:style w:type="paragraph" w:styleId="af3">
    <w:name w:val="endnote text"/>
    <w:basedOn w:val="a"/>
    <w:link w:val="Char4"/>
    <w:rsid w:val="00154209"/>
    <w:rPr>
      <w:sz w:val="20"/>
      <w:szCs w:val="20"/>
    </w:rPr>
  </w:style>
  <w:style w:type="character" w:customStyle="1" w:styleId="Char4">
    <w:name w:val="Κείμενο σημείωσης τέλους Char"/>
    <w:basedOn w:val="a0"/>
    <w:link w:val="af3"/>
    <w:rsid w:val="00154209"/>
  </w:style>
  <w:style w:type="character" w:styleId="af4">
    <w:name w:val="endnote reference"/>
    <w:rsid w:val="00154209"/>
    <w:rPr>
      <w:vertAlign w:val="superscript"/>
    </w:rPr>
  </w:style>
  <w:style w:type="character" w:customStyle="1" w:styleId="Char">
    <w:name w:val="Υποσέλιδο Char"/>
    <w:link w:val="a5"/>
    <w:uiPriority w:val="99"/>
    <w:rsid w:val="006A7CEB"/>
    <w:rPr>
      <w:sz w:val="24"/>
      <w:szCs w:val="24"/>
    </w:rPr>
  </w:style>
  <w:style w:type="paragraph" w:styleId="af5">
    <w:name w:val="Title"/>
    <w:basedOn w:val="a"/>
    <w:link w:val="Char5"/>
    <w:qFormat/>
    <w:rsid w:val="005E3CEB"/>
    <w:pPr>
      <w:jc w:val="center"/>
    </w:pPr>
    <w:rPr>
      <w:b/>
      <w:bCs/>
      <w:sz w:val="32"/>
      <w:lang w:val="x-none" w:eastAsia="en-US"/>
    </w:rPr>
  </w:style>
  <w:style w:type="character" w:customStyle="1" w:styleId="Char5">
    <w:name w:val="Τίτλος Char"/>
    <w:link w:val="af5"/>
    <w:rsid w:val="005E3CEB"/>
    <w:rPr>
      <w:b/>
      <w:bCs/>
      <w:sz w:val="32"/>
      <w:szCs w:val="24"/>
      <w:lang w:eastAsia="en-US"/>
    </w:rPr>
  </w:style>
  <w:style w:type="character" w:customStyle="1" w:styleId="1Char">
    <w:name w:val="Επικεφαλίδα 1 Char"/>
    <w:aliases w:val="Ε Επικεφαλίδα 1 Char"/>
    <w:link w:val="1"/>
    <w:uiPriority w:val="9"/>
    <w:rsid w:val="0001172A"/>
    <w:rPr>
      <w:rFonts w:ascii="Times New Roman" w:hAnsi="Times New Roman"/>
      <w:b/>
      <w:bCs/>
      <w:kern w:val="32"/>
      <w:sz w:val="32"/>
      <w:szCs w:val="32"/>
    </w:rPr>
  </w:style>
  <w:style w:type="paragraph" w:styleId="af6">
    <w:name w:val="Bibliography"/>
    <w:basedOn w:val="a"/>
    <w:next w:val="a"/>
    <w:uiPriority w:val="37"/>
    <w:unhideWhenUsed/>
    <w:rsid w:val="008C53BB"/>
  </w:style>
  <w:style w:type="paragraph" w:styleId="af7">
    <w:name w:val="Revision"/>
    <w:hidden/>
    <w:uiPriority w:val="99"/>
    <w:semiHidden/>
    <w:rsid w:val="0047547B"/>
    <w:rPr>
      <w:sz w:val="24"/>
      <w:szCs w:val="24"/>
    </w:rPr>
  </w:style>
  <w:style w:type="paragraph" w:customStyle="1" w:styleId="af8">
    <w:name w:val="Γραμμή θέματος"/>
    <w:basedOn w:val="a"/>
    <w:rsid w:val="005B40B7"/>
    <w:rPr>
      <w:sz w:val="20"/>
      <w:szCs w:val="20"/>
    </w:rPr>
  </w:style>
  <w:style w:type="character" w:customStyle="1" w:styleId="Char0">
    <w:name w:val="Κεφαλίδα Char"/>
    <w:aliases w:val="hd Char"/>
    <w:link w:val="a7"/>
    <w:uiPriority w:val="99"/>
    <w:rsid w:val="005B40B7"/>
    <w:rPr>
      <w:sz w:val="24"/>
      <w:szCs w:val="24"/>
    </w:rPr>
  </w:style>
  <w:style w:type="paragraph" w:styleId="af9">
    <w:name w:val="footnote text"/>
    <w:basedOn w:val="a"/>
    <w:link w:val="Char6"/>
    <w:rsid w:val="006A11B5"/>
    <w:rPr>
      <w:sz w:val="20"/>
      <w:szCs w:val="20"/>
    </w:rPr>
  </w:style>
  <w:style w:type="character" w:customStyle="1" w:styleId="Char6">
    <w:name w:val="Κείμενο υποσημείωσης Char"/>
    <w:basedOn w:val="a0"/>
    <w:link w:val="af9"/>
    <w:rsid w:val="006A11B5"/>
  </w:style>
  <w:style w:type="character" w:styleId="afa">
    <w:name w:val="footnote reference"/>
    <w:rsid w:val="006A11B5"/>
    <w:rPr>
      <w:vertAlign w:val="superscript"/>
    </w:rPr>
  </w:style>
  <w:style w:type="paragraph" w:styleId="afb">
    <w:name w:val="TOC Heading"/>
    <w:basedOn w:val="1"/>
    <w:next w:val="a"/>
    <w:uiPriority w:val="39"/>
    <w:unhideWhenUsed/>
    <w:rsid w:val="006D4746"/>
    <w:pPr>
      <w:keepLines/>
      <w:spacing w:after="0" w:line="259" w:lineRule="auto"/>
      <w:outlineLvl w:val="9"/>
    </w:pPr>
    <w:rPr>
      <w:rFonts w:ascii="Calibri Light" w:hAnsi="Calibri Light"/>
      <w:b w:val="0"/>
      <w:bCs w:val="0"/>
      <w:color w:val="2E74B5"/>
      <w:kern w:val="0"/>
    </w:rPr>
  </w:style>
  <w:style w:type="table" w:customStyle="1" w:styleId="1-11">
    <w:name w:val="Πίνακας 1 με ανοιχτόχρωμο πλέγμα - Έμφαση 11"/>
    <w:basedOn w:val="a1"/>
    <w:uiPriority w:val="46"/>
    <w:rsid w:val="00A17EE7"/>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paragraph" w:styleId="afc">
    <w:name w:val="table of figures"/>
    <w:basedOn w:val="a"/>
    <w:next w:val="a"/>
    <w:uiPriority w:val="99"/>
    <w:rsid w:val="005211A4"/>
  </w:style>
  <w:style w:type="paragraph" w:customStyle="1" w:styleId="11">
    <w:name w:val="Ε ΠΕ Επικεφαλίδα 1"/>
    <w:basedOn w:val="1"/>
    <w:link w:val="1Char0"/>
    <w:rsid w:val="008C5FC0"/>
    <w:rPr>
      <w:lang w:eastAsia="en-US"/>
    </w:rPr>
  </w:style>
  <w:style w:type="paragraph" w:customStyle="1" w:styleId="21">
    <w:name w:val="Ε ΠΕ Επικεφαλίδα 2"/>
    <w:basedOn w:val="ae"/>
    <w:link w:val="2Char0"/>
    <w:qFormat/>
    <w:rsid w:val="0001172A"/>
    <w:pPr>
      <w:numPr>
        <w:ilvl w:val="1"/>
        <w:numId w:val="4"/>
      </w:numPr>
      <w:spacing w:after="240" w:line="360" w:lineRule="auto"/>
      <w:ind w:left="0" w:firstLine="0"/>
      <w:outlineLvl w:val="1"/>
    </w:pPr>
    <w:rPr>
      <w:rFonts w:eastAsiaTheme="minorHAnsi"/>
      <w:b/>
      <w:sz w:val="28"/>
      <w:szCs w:val="24"/>
      <w:lang w:val="en-US"/>
    </w:rPr>
  </w:style>
  <w:style w:type="character" w:customStyle="1" w:styleId="1Char0">
    <w:name w:val="Ε ΠΕ Επικεφαλίδα 1 Char"/>
    <w:basedOn w:val="a0"/>
    <w:link w:val="11"/>
    <w:rsid w:val="008C5FC0"/>
    <w:rPr>
      <w:rFonts w:ascii="Times New Roman" w:hAnsi="Times New Roman"/>
      <w:b/>
      <w:bCs/>
      <w:kern w:val="32"/>
      <w:sz w:val="32"/>
      <w:szCs w:val="32"/>
      <w:lang w:eastAsia="en-US"/>
    </w:rPr>
  </w:style>
  <w:style w:type="paragraph" w:customStyle="1" w:styleId="31">
    <w:name w:val="Ε ΠΕ Επικεφαλίδα 3"/>
    <w:basedOn w:val="ae"/>
    <w:link w:val="3Char0"/>
    <w:qFormat/>
    <w:rsid w:val="00EA2513"/>
    <w:pPr>
      <w:numPr>
        <w:ilvl w:val="2"/>
        <w:numId w:val="4"/>
      </w:numPr>
      <w:spacing w:after="120" w:line="360" w:lineRule="auto"/>
      <w:ind w:left="0" w:firstLine="0"/>
      <w:outlineLvl w:val="2"/>
    </w:pPr>
    <w:rPr>
      <w:rFonts w:eastAsiaTheme="minorHAnsi"/>
      <w:b/>
      <w:szCs w:val="24"/>
      <w:lang w:val="en-US"/>
    </w:rPr>
  </w:style>
  <w:style w:type="character" w:customStyle="1" w:styleId="2Char0">
    <w:name w:val="Ε ΠΕ Επικεφαλίδα 2 Char"/>
    <w:basedOn w:val="a0"/>
    <w:link w:val="21"/>
    <w:rsid w:val="0001172A"/>
    <w:rPr>
      <w:rFonts w:ascii="Times New Roman" w:eastAsiaTheme="minorHAnsi" w:hAnsi="Times New Roman"/>
      <w:b/>
      <w:sz w:val="28"/>
      <w:szCs w:val="24"/>
      <w:lang w:val="en-US" w:eastAsia="en-US"/>
    </w:rPr>
  </w:style>
  <w:style w:type="paragraph" w:customStyle="1" w:styleId="40">
    <w:name w:val="Ε ΠΕ Επικεφαλίδα 4"/>
    <w:basedOn w:val="ae"/>
    <w:link w:val="4Char"/>
    <w:rsid w:val="00235D4D"/>
    <w:pPr>
      <w:numPr>
        <w:ilvl w:val="3"/>
        <w:numId w:val="4"/>
      </w:numPr>
      <w:spacing w:after="120" w:line="259" w:lineRule="auto"/>
    </w:pPr>
    <w:rPr>
      <w:rFonts w:eastAsiaTheme="minorHAnsi"/>
      <w:b/>
      <w:szCs w:val="24"/>
      <w:lang w:val="en-US"/>
    </w:rPr>
  </w:style>
  <w:style w:type="character" w:customStyle="1" w:styleId="3Char0">
    <w:name w:val="Ε ΠΕ Επικεφαλίδα 3 Char"/>
    <w:basedOn w:val="a0"/>
    <w:link w:val="31"/>
    <w:rsid w:val="00EA2513"/>
    <w:rPr>
      <w:rFonts w:ascii="Times New Roman" w:eastAsiaTheme="minorHAnsi" w:hAnsi="Times New Roman"/>
      <w:b/>
      <w:sz w:val="24"/>
      <w:szCs w:val="24"/>
      <w:lang w:val="en-US" w:eastAsia="en-US"/>
    </w:rPr>
  </w:style>
  <w:style w:type="character" w:customStyle="1" w:styleId="4Char">
    <w:name w:val="Ε ΠΕ Επικεφαλίδα 4 Char"/>
    <w:basedOn w:val="a0"/>
    <w:link w:val="40"/>
    <w:rsid w:val="00235D4D"/>
    <w:rPr>
      <w:rFonts w:ascii="Times New Roman" w:eastAsiaTheme="minorHAnsi" w:hAnsi="Times New Roman"/>
      <w:b/>
      <w:sz w:val="24"/>
      <w:szCs w:val="24"/>
      <w:lang w:val="en-US" w:eastAsia="en-US"/>
    </w:rPr>
  </w:style>
  <w:style w:type="character" w:customStyle="1" w:styleId="Char1">
    <w:name w:val="Παράγραφος λίστας Char"/>
    <w:basedOn w:val="a0"/>
    <w:link w:val="ae"/>
    <w:rsid w:val="00CE61D6"/>
    <w:rPr>
      <w:rFonts w:ascii="Times New Roman" w:eastAsia="Calibri" w:hAnsi="Times New Roman"/>
      <w:sz w:val="24"/>
      <w:szCs w:val="22"/>
      <w:lang w:eastAsia="en-US"/>
    </w:rPr>
  </w:style>
  <w:style w:type="character" w:customStyle="1" w:styleId="12">
    <w:name w:val="Αναφορά1"/>
    <w:basedOn w:val="a0"/>
    <w:uiPriority w:val="99"/>
    <w:semiHidden/>
    <w:unhideWhenUsed/>
    <w:rsid w:val="0011471C"/>
    <w:rPr>
      <w:color w:val="2B579A"/>
      <w:shd w:val="clear" w:color="auto" w:fill="E6E6E6"/>
    </w:rPr>
  </w:style>
  <w:style w:type="character" w:styleId="afd">
    <w:name w:val="Emphasis"/>
    <w:basedOn w:val="a0"/>
    <w:qFormat/>
    <w:rsid w:val="003C0CCE"/>
    <w:rPr>
      <w:rFonts w:ascii="Times New Roman" w:hAnsi="Times New Roman"/>
      <w:b/>
      <w:i/>
      <w:iCs/>
      <w:sz w:val="24"/>
    </w:rPr>
  </w:style>
  <w:style w:type="paragraph" w:customStyle="1" w:styleId="Default">
    <w:name w:val="Default"/>
    <w:rsid w:val="00CE61D6"/>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39465">
      <w:bodyDiv w:val="1"/>
      <w:marLeft w:val="0"/>
      <w:marRight w:val="0"/>
      <w:marTop w:val="0"/>
      <w:marBottom w:val="0"/>
      <w:divBdr>
        <w:top w:val="none" w:sz="0" w:space="0" w:color="auto"/>
        <w:left w:val="none" w:sz="0" w:space="0" w:color="auto"/>
        <w:bottom w:val="none" w:sz="0" w:space="0" w:color="auto"/>
        <w:right w:val="none" w:sz="0" w:space="0" w:color="auto"/>
      </w:divBdr>
      <w:divsChild>
        <w:div w:id="272789612">
          <w:marLeft w:val="0"/>
          <w:marRight w:val="0"/>
          <w:marTop w:val="0"/>
          <w:marBottom w:val="0"/>
          <w:divBdr>
            <w:top w:val="none" w:sz="0" w:space="0" w:color="auto"/>
            <w:left w:val="none" w:sz="0" w:space="0" w:color="auto"/>
            <w:bottom w:val="none" w:sz="0" w:space="0" w:color="auto"/>
            <w:right w:val="none" w:sz="0" w:space="0" w:color="auto"/>
          </w:divBdr>
          <w:divsChild>
            <w:div w:id="494809287">
              <w:marLeft w:val="0"/>
              <w:marRight w:val="0"/>
              <w:marTop w:val="0"/>
              <w:marBottom w:val="0"/>
              <w:divBdr>
                <w:top w:val="none" w:sz="0" w:space="0" w:color="auto"/>
                <w:left w:val="none" w:sz="0" w:space="0" w:color="auto"/>
                <w:bottom w:val="none" w:sz="0" w:space="0" w:color="auto"/>
                <w:right w:val="none" w:sz="0" w:space="0" w:color="auto"/>
              </w:divBdr>
            </w:div>
            <w:div w:id="1441493710">
              <w:marLeft w:val="0"/>
              <w:marRight w:val="0"/>
              <w:marTop w:val="0"/>
              <w:marBottom w:val="0"/>
              <w:divBdr>
                <w:top w:val="none" w:sz="0" w:space="0" w:color="auto"/>
                <w:left w:val="none" w:sz="0" w:space="0" w:color="auto"/>
                <w:bottom w:val="none" w:sz="0" w:space="0" w:color="auto"/>
                <w:right w:val="none" w:sz="0" w:space="0" w:color="auto"/>
              </w:divBdr>
            </w:div>
            <w:div w:id="1445297980">
              <w:marLeft w:val="0"/>
              <w:marRight w:val="0"/>
              <w:marTop w:val="0"/>
              <w:marBottom w:val="0"/>
              <w:divBdr>
                <w:top w:val="none" w:sz="0" w:space="0" w:color="auto"/>
                <w:left w:val="none" w:sz="0" w:space="0" w:color="auto"/>
                <w:bottom w:val="none" w:sz="0" w:space="0" w:color="auto"/>
                <w:right w:val="none" w:sz="0" w:space="0" w:color="auto"/>
              </w:divBdr>
            </w:div>
            <w:div w:id="1464541663">
              <w:marLeft w:val="0"/>
              <w:marRight w:val="0"/>
              <w:marTop w:val="0"/>
              <w:marBottom w:val="0"/>
              <w:divBdr>
                <w:top w:val="none" w:sz="0" w:space="0" w:color="auto"/>
                <w:left w:val="none" w:sz="0" w:space="0" w:color="auto"/>
                <w:bottom w:val="none" w:sz="0" w:space="0" w:color="auto"/>
                <w:right w:val="none" w:sz="0" w:space="0" w:color="auto"/>
              </w:divBdr>
            </w:div>
            <w:div w:id="183876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20112">
      <w:bodyDiv w:val="1"/>
      <w:marLeft w:val="0"/>
      <w:marRight w:val="0"/>
      <w:marTop w:val="0"/>
      <w:marBottom w:val="0"/>
      <w:divBdr>
        <w:top w:val="none" w:sz="0" w:space="0" w:color="auto"/>
        <w:left w:val="none" w:sz="0" w:space="0" w:color="auto"/>
        <w:bottom w:val="none" w:sz="0" w:space="0" w:color="auto"/>
        <w:right w:val="none" w:sz="0" w:space="0" w:color="auto"/>
      </w:divBdr>
      <w:divsChild>
        <w:div w:id="1547444940">
          <w:marLeft w:val="0"/>
          <w:marRight w:val="0"/>
          <w:marTop w:val="0"/>
          <w:marBottom w:val="0"/>
          <w:divBdr>
            <w:top w:val="none" w:sz="0" w:space="0" w:color="auto"/>
            <w:left w:val="none" w:sz="0" w:space="0" w:color="auto"/>
            <w:bottom w:val="none" w:sz="0" w:space="0" w:color="auto"/>
            <w:right w:val="none" w:sz="0" w:space="0" w:color="auto"/>
          </w:divBdr>
          <w:divsChild>
            <w:div w:id="902443728">
              <w:marLeft w:val="0"/>
              <w:marRight w:val="0"/>
              <w:marTop w:val="0"/>
              <w:marBottom w:val="0"/>
              <w:divBdr>
                <w:top w:val="none" w:sz="0" w:space="0" w:color="auto"/>
                <w:left w:val="none" w:sz="0" w:space="0" w:color="auto"/>
                <w:bottom w:val="none" w:sz="0" w:space="0" w:color="auto"/>
                <w:right w:val="none" w:sz="0" w:space="0" w:color="auto"/>
              </w:divBdr>
            </w:div>
            <w:div w:id="1046415416">
              <w:marLeft w:val="0"/>
              <w:marRight w:val="0"/>
              <w:marTop w:val="0"/>
              <w:marBottom w:val="0"/>
              <w:divBdr>
                <w:top w:val="none" w:sz="0" w:space="0" w:color="auto"/>
                <w:left w:val="none" w:sz="0" w:space="0" w:color="auto"/>
                <w:bottom w:val="none" w:sz="0" w:space="0" w:color="auto"/>
                <w:right w:val="none" w:sz="0" w:space="0" w:color="auto"/>
              </w:divBdr>
            </w:div>
            <w:div w:id="1279802919">
              <w:marLeft w:val="0"/>
              <w:marRight w:val="0"/>
              <w:marTop w:val="0"/>
              <w:marBottom w:val="0"/>
              <w:divBdr>
                <w:top w:val="none" w:sz="0" w:space="0" w:color="auto"/>
                <w:left w:val="none" w:sz="0" w:space="0" w:color="auto"/>
                <w:bottom w:val="none" w:sz="0" w:space="0" w:color="auto"/>
                <w:right w:val="none" w:sz="0" w:space="0" w:color="auto"/>
              </w:divBdr>
            </w:div>
            <w:div w:id="1875579076">
              <w:marLeft w:val="0"/>
              <w:marRight w:val="0"/>
              <w:marTop w:val="0"/>
              <w:marBottom w:val="0"/>
              <w:divBdr>
                <w:top w:val="none" w:sz="0" w:space="0" w:color="auto"/>
                <w:left w:val="none" w:sz="0" w:space="0" w:color="auto"/>
                <w:bottom w:val="none" w:sz="0" w:space="0" w:color="auto"/>
                <w:right w:val="none" w:sz="0" w:space="0" w:color="auto"/>
              </w:divBdr>
            </w:div>
            <w:div w:id="209547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2382">
      <w:bodyDiv w:val="1"/>
      <w:marLeft w:val="0"/>
      <w:marRight w:val="0"/>
      <w:marTop w:val="0"/>
      <w:marBottom w:val="0"/>
      <w:divBdr>
        <w:top w:val="none" w:sz="0" w:space="0" w:color="auto"/>
        <w:left w:val="none" w:sz="0" w:space="0" w:color="auto"/>
        <w:bottom w:val="none" w:sz="0" w:space="0" w:color="auto"/>
        <w:right w:val="none" w:sz="0" w:space="0" w:color="auto"/>
      </w:divBdr>
      <w:divsChild>
        <w:div w:id="107354721">
          <w:marLeft w:val="0"/>
          <w:marRight w:val="0"/>
          <w:marTop w:val="0"/>
          <w:marBottom w:val="0"/>
          <w:divBdr>
            <w:top w:val="none" w:sz="0" w:space="0" w:color="auto"/>
            <w:left w:val="none" w:sz="0" w:space="0" w:color="auto"/>
            <w:bottom w:val="none" w:sz="0" w:space="0" w:color="auto"/>
            <w:right w:val="none" w:sz="0" w:space="0" w:color="auto"/>
          </w:divBdr>
          <w:divsChild>
            <w:div w:id="140000701">
              <w:marLeft w:val="0"/>
              <w:marRight w:val="0"/>
              <w:marTop w:val="0"/>
              <w:marBottom w:val="0"/>
              <w:divBdr>
                <w:top w:val="none" w:sz="0" w:space="0" w:color="auto"/>
                <w:left w:val="none" w:sz="0" w:space="0" w:color="auto"/>
                <w:bottom w:val="none" w:sz="0" w:space="0" w:color="auto"/>
                <w:right w:val="none" w:sz="0" w:space="0" w:color="auto"/>
              </w:divBdr>
            </w:div>
            <w:div w:id="1281064872">
              <w:marLeft w:val="0"/>
              <w:marRight w:val="0"/>
              <w:marTop w:val="0"/>
              <w:marBottom w:val="0"/>
              <w:divBdr>
                <w:top w:val="none" w:sz="0" w:space="0" w:color="auto"/>
                <w:left w:val="none" w:sz="0" w:space="0" w:color="auto"/>
                <w:bottom w:val="none" w:sz="0" w:space="0" w:color="auto"/>
                <w:right w:val="none" w:sz="0" w:space="0" w:color="auto"/>
              </w:divBdr>
            </w:div>
            <w:div w:id="133903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454144">
      <w:bodyDiv w:val="1"/>
      <w:marLeft w:val="0"/>
      <w:marRight w:val="0"/>
      <w:marTop w:val="0"/>
      <w:marBottom w:val="0"/>
      <w:divBdr>
        <w:top w:val="none" w:sz="0" w:space="0" w:color="auto"/>
        <w:left w:val="none" w:sz="0" w:space="0" w:color="auto"/>
        <w:bottom w:val="none" w:sz="0" w:space="0" w:color="auto"/>
        <w:right w:val="none" w:sz="0" w:space="0" w:color="auto"/>
      </w:divBdr>
    </w:div>
    <w:div w:id="339897263">
      <w:bodyDiv w:val="1"/>
      <w:marLeft w:val="0"/>
      <w:marRight w:val="0"/>
      <w:marTop w:val="0"/>
      <w:marBottom w:val="0"/>
      <w:divBdr>
        <w:top w:val="none" w:sz="0" w:space="0" w:color="auto"/>
        <w:left w:val="none" w:sz="0" w:space="0" w:color="auto"/>
        <w:bottom w:val="none" w:sz="0" w:space="0" w:color="auto"/>
        <w:right w:val="none" w:sz="0" w:space="0" w:color="auto"/>
      </w:divBdr>
    </w:div>
    <w:div w:id="432165515">
      <w:bodyDiv w:val="1"/>
      <w:marLeft w:val="0"/>
      <w:marRight w:val="0"/>
      <w:marTop w:val="0"/>
      <w:marBottom w:val="0"/>
      <w:divBdr>
        <w:top w:val="none" w:sz="0" w:space="0" w:color="auto"/>
        <w:left w:val="none" w:sz="0" w:space="0" w:color="auto"/>
        <w:bottom w:val="none" w:sz="0" w:space="0" w:color="auto"/>
        <w:right w:val="none" w:sz="0" w:space="0" w:color="auto"/>
      </w:divBdr>
    </w:div>
    <w:div w:id="467750210">
      <w:bodyDiv w:val="1"/>
      <w:marLeft w:val="0"/>
      <w:marRight w:val="0"/>
      <w:marTop w:val="0"/>
      <w:marBottom w:val="0"/>
      <w:divBdr>
        <w:top w:val="none" w:sz="0" w:space="0" w:color="auto"/>
        <w:left w:val="none" w:sz="0" w:space="0" w:color="auto"/>
        <w:bottom w:val="none" w:sz="0" w:space="0" w:color="auto"/>
        <w:right w:val="none" w:sz="0" w:space="0" w:color="auto"/>
      </w:divBdr>
    </w:div>
    <w:div w:id="502353455">
      <w:bodyDiv w:val="1"/>
      <w:marLeft w:val="0"/>
      <w:marRight w:val="0"/>
      <w:marTop w:val="0"/>
      <w:marBottom w:val="0"/>
      <w:divBdr>
        <w:top w:val="none" w:sz="0" w:space="0" w:color="auto"/>
        <w:left w:val="none" w:sz="0" w:space="0" w:color="auto"/>
        <w:bottom w:val="none" w:sz="0" w:space="0" w:color="auto"/>
        <w:right w:val="none" w:sz="0" w:space="0" w:color="auto"/>
      </w:divBdr>
      <w:divsChild>
        <w:div w:id="2024897399">
          <w:marLeft w:val="0"/>
          <w:marRight w:val="0"/>
          <w:marTop w:val="0"/>
          <w:marBottom w:val="0"/>
          <w:divBdr>
            <w:top w:val="none" w:sz="0" w:space="0" w:color="auto"/>
            <w:left w:val="none" w:sz="0" w:space="0" w:color="auto"/>
            <w:bottom w:val="none" w:sz="0" w:space="0" w:color="auto"/>
            <w:right w:val="none" w:sz="0" w:space="0" w:color="auto"/>
          </w:divBdr>
          <w:divsChild>
            <w:div w:id="743718803">
              <w:marLeft w:val="0"/>
              <w:marRight w:val="0"/>
              <w:marTop w:val="0"/>
              <w:marBottom w:val="0"/>
              <w:divBdr>
                <w:top w:val="none" w:sz="0" w:space="0" w:color="auto"/>
                <w:left w:val="none" w:sz="0" w:space="0" w:color="auto"/>
                <w:bottom w:val="none" w:sz="0" w:space="0" w:color="auto"/>
                <w:right w:val="none" w:sz="0" w:space="0" w:color="auto"/>
              </w:divBdr>
            </w:div>
            <w:div w:id="1487471928">
              <w:marLeft w:val="0"/>
              <w:marRight w:val="0"/>
              <w:marTop w:val="0"/>
              <w:marBottom w:val="0"/>
              <w:divBdr>
                <w:top w:val="none" w:sz="0" w:space="0" w:color="auto"/>
                <w:left w:val="none" w:sz="0" w:space="0" w:color="auto"/>
                <w:bottom w:val="none" w:sz="0" w:space="0" w:color="auto"/>
                <w:right w:val="none" w:sz="0" w:space="0" w:color="auto"/>
              </w:divBdr>
            </w:div>
            <w:div w:id="189747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775881">
      <w:bodyDiv w:val="1"/>
      <w:marLeft w:val="0"/>
      <w:marRight w:val="0"/>
      <w:marTop w:val="0"/>
      <w:marBottom w:val="0"/>
      <w:divBdr>
        <w:top w:val="none" w:sz="0" w:space="0" w:color="auto"/>
        <w:left w:val="none" w:sz="0" w:space="0" w:color="auto"/>
        <w:bottom w:val="none" w:sz="0" w:space="0" w:color="auto"/>
        <w:right w:val="none" w:sz="0" w:space="0" w:color="auto"/>
      </w:divBdr>
      <w:divsChild>
        <w:div w:id="228613898">
          <w:marLeft w:val="0"/>
          <w:marRight w:val="0"/>
          <w:marTop w:val="0"/>
          <w:marBottom w:val="0"/>
          <w:divBdr>
            <w:top w:val="none" w:sz="0" w:space="0" w:color="auto"/>
            <w:left w:val="none" w:sz="0" w:space="0" w:color="auto"/>
            <w:bottom w:val="none" w:sz="0" w:space="0" w:color="auto"/>
            <w:right w:val="none" w:sz="0" w:space="0" w:color="auto"/>
          </w:divBdr>
        </w:div>
      </w:divsChild>
    </w:div>
    <w:div w:id="717553786">
      <w:bodyDiv w:val="1"/>
      <w:marLeft w:val="0"/>
      <w:marRight w:val="0"/>
      <w:marTop w:val="0"/>
      <w:marBottom w:val="0"/>
      <w:divBdr>
        <w:top w:val="none" w:sz="0" w:space="0" w:color="auto"/>
        <w:left w:val="none" w:sz="0" w:space="0" w:color="auto"/>
        <w:bottom w:val="none" w:sz="0" w:space="0" w:color="auto"/>
        <w:right w:val="none" w:sz="0" w:space="0" w:color="auto"/>
      </w:divBdr>
      <w:divsChild>
        <w:div w:id="48237063">
          <w:marLeft w:val="0"/>
          <w:marRight w:val="0"/>
          <w:marTop w:val="0"/>
          <w:marBottom w:val="0"/>
          <w:divBdr>
            <w:top w:val="none" w:sz="0" w:space="0" w:color="auto"/>
            <w:left w:val="none" w:sz="0" w:space="0" w:color="auto"/>
            <w:bottom w:val="none" w:sz="0" w:space="0" w:color="auto"/>
            <w:right w:val="none" w:sz="0" w:space="0" w:color="auto"/>
          </w:divBdr>
          <w:divsChild>
            <w:div w:id="1129965">
              <w:marLeft w:val="0"/>
              <w:marRight w:val="0"/>
              <w:marTop w:val="0"/>
              <w:marBottom w:val="0"/>
              <w:divBdr>
                <w:top w:val="none" w:sz="0" w:space="0" w:color="auto"/>
                <w:left w:val="none" w:sz="0" w:space="0" w:color="auto"/>
                <w:bottom w:val="none" w:sz="0" w:space="0" w:color="auto"/>
                <w:right w:val="none" w:sz="0" w:space="0" w:color="auto"/>
              </w:divBdr>
            </w:div>
            <w:div w:id="895818115">
              <w:marLeft w:val="0"/>
              <w:marRight w:val="0"/>
              <w:marTop w:val="0"/>
              <w:marBottom w:val="0"/>
              <w:divBdr>
                <w:top w:val="none" w:sz="0" w:space="0" w:color="auto"/>
                <w:left w:val="none" w:sz="0" w:space="0" w:color="auto"/>
                <w:bottom w:val="none" w:sz="0" w:space="0" w:color="auto"/>
                <w:right w:val="none" w:sz="0" w:space="0" w:color="auto"/>
              </w:divBdr>
            </w:div>
            <w:div w:id="110600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20626">
      <w:bodyDiv w:val="1"/>
      <w:marLeft w:val="0"/>
      <w:marRight w:val="0"/>
      <w:marTop w:val="0"/>
      <w:marBottom w:val="0"/>
      <w:divBdr>
        <w:top w:val="none" w:sz="0" w:space="0" w:color="auto"/>
        <w:left w:val="none" w:sz="0" w:space="0" w:color="auto"/>
        <w:bottom w:val="none" w:sz="0" w:space="0" w:color="auto"/>
        <w:right w:val="none" w:sz="0" w:space="0" w:color="auto"/>
      </w:divBdr>
      <w:divsChild>
        <w:div w:id="1592008854">
          <w:marLeft w:val="0"/>
          <w:marRight w:val="0"/>
          <w:marTop w:val="0"/>
          <w:marBottom w:val="0"/>
          <w:divBdr>
            <w:top w:val="none" w:sz="0" w:space="0" w:color="auto"/>
            <w:left w:val="none" w:sz="0" w:space="0" w:color="auto"/>
            <w:bottom w:val="none" w:sz="0" w:space="0" w:color="auto"/>
            <w:right w:val="none" w:sz="0" w:space="0" w:color="auto"/>
          </w:divBdr>
          <w:divsChild>
            <w:div w:id="353923685">
              <w:marLeft w:val="0"/>
              <w:marRight w:val="0"/>
              <w:marTop w:val="0"/>
              <w:marBottom w:val="0"/>
              <w:divBdr>
                <w:top w:val="none" w:sz="0" w:space="0" w:color="auto"/>
                <w:left w:val="none" w:sz="0" w:space="0" w:color="auto"/>
                <w:bottom w:val="none" w:sz="0" w:space="0" w:color="auto"/>
                <w:right w:val="none" w:sz="0" w:space="0" w:color="auto"/>
              </w:divBdr>
            </w:div>
            <w:div w:id="702442930">
              <w:marLeft w:val="0"/>
              <w:marRight w:val="0"/>
              <w:marTop w:val="0"/>
              <w:marBottom w:val="0"/>
              <w:divBdr>
                <w:top w:val="none" w:sz="0" w:space="0" w:color="auto"/>
                <w:left w:val="none" w:sz="0" w:space="0" w:color="auto"/>
                <w:bottom w:val="none" w:sz="0" w:space="0" w:color="auto"/>
                <w:right w:val="none" w:sz="0" w:space="0" w:color="auto"/>
              </w:divBdr>
            </w:div>
            <w:div w:id="112422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996433">
      <w:bodyDiv w:val="1"/>
      <w:marLeft w:val="0"/>
      <w:marRight w:val="0"/>
      <w:marTop w:val="0"/>
      <w:marBottom w:val="0"/>
      <w:divBdr>
        <w:top w:val="none" w:sz="0" w:space="0" w:color="auto"/>
        <w:left w:val="none" w:sz="0" w:space="0" w:color="auto"/>
        <w:bottom w:val="none" w:sz="0" w:space="0" w:color="auto"/>
        <w:right w:val="none" w:sz="0" w:space="0" w:color="auto"/>
      </w:divBdr>
      <w:divsChild>
        <w:div w:id="366754875">
          <w:marLeft w:val="0"/>
          <w:marRight w:val="0"/>
          <w:marTop w:val="0"/>
          <w:marBottom w:val="0"/>
          <w:divBdr>
            <w:top w:val="none" w:sz="0" w:space="0" w:color="auto"/>
            <w:left w:val="none" w:sz="0" w:space="0" w:color="auto"/>
            <w:bottom w:val="none" w:sz="0" w:space="0" w:color="auto"/>
            <w:right w:val="none" w:sz="0" w:space="0" w:color="auto"/>
          </w:divBdr>
          <w:divsChild>
            <w:div w:id="29814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49759">
      <w:bodyDiv w:val="1"/>
      <w:marLeft w:val="0"/>
      <w:marRight w:val="0"/>
      <w:marTop w:val="0"/>
      <w:marBottom w:val="0"/>
      <w:divBdr>
        <w:top w:val="none" w:sz="0" w:space="0" w:color="auto"/>
        <w:left w:val="none" w:sz="0" w:space="0" w:color="auto"/>
        <w:bottom w:val="none" w:sz="0" w:space="0" w:color="auto"/>
        <w:right w:val="none" w:sz="0" w:space="0" w:color="auto"/>
      </w:divBdr>
      <w:divsChild>
        <w:div w:id="548809332">
          <w:marLeft w:val="0"/>
          <w:marRight w:val="0"/>
          <w:marTop w:val="0"/>
          <w:marBottom w:val="0"/>
          <w:divBdr>
            <w:top w:val="none" w:sz="0" w:space="0" w:color="auto"/>
            <w:left w:val="none" w:sz="0" w:space="0" w:color="auto"/>
            <w:bottom w:val="none" w:sz="0" w:space="0" w:color="auto"/>
            <w:right w:val="none" w:sz="0" w:space="0" w:color="auto"/>
          </w:divBdr>
          <w:divsChild>
            <w:div w:id="82366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836232">
      <w:bodyDiv w:val="1"/>
      <w:marLeft w:val="0"/>
      <w:marRight w:val="0"/>
      <w:marTop w:val="0"/>
      <w:marBottom w:val="0"/>
      <w:divBdr>
        <w:top w:val="none" w:sz="0" w:space="0" w:color="auto"/>
        <w:left w:val="none" w:sz="0" w:space="0" w:color="auto"/>
        <w:bottom w:val="none" w:sz="0" w:space="0" w:color="auto"/>
        <w:right w:val="none" w:sz="0" w:space="0" w:color="auto"/>
      </w:divBdr>
    </w:div>
    <w:div w:id="1192886485">
      <w:bodyDiv w:val="1"/>
      <w:marLeft w:val="0"/>
      <w:marRight w:val="0"/>
      <w:marTop w:val="0"/>
      <w:marBottom w:val="0"/>
      <w:divBdr>
        <w:top w:val="none" w:sz="0" w:space="0" w:color="auto"/>
        <w:left w:val="none" w:sz="0" w:space="0" w:color="auto"/>
        <w:bottom w:val="none" w:sz="0" w:space="0" w:color="auto"/>
        <w:right w:val="none" w:sz="0" w:space="0" w:color="auto"/>
      </w:divBdr>
    </w:div>
    <w:div w:id="1356692804">
      <w:bodyDiv w:val="1"/>
      <w:marLeft w:val="0"/>
      <w:marRight w:val="0"/>
      <w:marTop w:val="0"/>
      <w:marBottom w:val="0"/>
      <w:divBdr>
        <w:top w:val="none" w:sz="0" w:space="0" w:color="auto"/>
        <w:left w:val="none" w:sz="0" w:space="0" w:color="auto"/>
        <w:bottom w:val="none" w:sz="0" w:space="0" w:color="auto"/>
        <w:right w:val="none" w:sz="0" w:space="0" w:color="auto"/>
      </w:divBdr>
      <w:divsChild>
        <w:div w:id="1879008609">
          <w:marLeft w:val="0"/>
          <w:marRight w:val="0"/>
          <w:marTop w:val="0"/>
          <w:marBottom w:val="0"/>
          <w:divBdr>
            <w:top w:val="none" w:sz="0" w:space="0" w:color="auto"/>
            <w:left w:val="none" w:sz="0" w:space="0" w:color="auto"/>
            <w:bottom w:val="none" w:sz="0" w:space="0" w:color="auto"/>
            <w:right w:val="none" w:sz="0" w:space="0" w:color="auto"/>
          </w:divBdr>
          <w:divsChild>
            <w:div w:id="615674946">
              <w:marLeft w:val="0"/>
              <w:marRight w:val="0"/>
              <w:marTop w:val="0"/>
              <w:marBottom w:val="0"/>
              <w:divBdr>
                <w:top w:val="none" w:sz="0" w:space="0" w:color="auto"/>
                <w:left w:val="none" w:sz="0" w:space="0" w:color="auto"/>
                <w:bottom w:val="none" w:sz="0" w:space="0" w:color="auto"/>
                <w:right w:val="none" w:sz="0" w:space="0" w:color="auto"/>
              </w:divBdr>
            </w:div>
            <w:div w:id="757099023">
              <w:marLeft w:val="0"/>
              <w:marRight w:val="0"/>
              <w:marTop w:val="0"/>
              <w:marBottom w:val="0"/>
              <w:divBdr>
                <w:top w:val="none" w:sz="0" w:space="0" w:color="auto"/>
                <w:left w:val="none" w:sz="0" w:space="0" w:color="auto"/>
                <w:bottom w:val="none" w:sz="0" w:space="0" w:color="auto"/>
                <w:right w:val="none" w:sz="0" w:space="0" w:color="auto"/>
              </w:divBdr>
            </w:div>
            <w:div w:id="1192693396">
              <w:marLeft w:val="0"/>
              <w:marRight w:val="0"/>
              <w:marTop w:val="0"/>
              <w:marBottom w:val="0"/>
              <w:divBdr>
                <w:top w:val="none" w:sz="0" w:space="0" w:color="auto"/>
                <w:left w:val="none" w:sz="0" w:space="0" w:color="auto"/>
                <w:bottom w:val="none" w:sz="0" w:space="0" w:color="auto"/>
                <w:right w:val="none" w:sz="0" w:space="0" w:color="auto"/>
              </w:divBdr>
            </w:div>
            <w:div w:id="1311711948">
              <w:marLeft w:val="0"/>
              <w:marRight w:val="0"/>
              <w:marTop w:val="0"/>
              <w:marBottom w:val="0"/>
              <w:divBdr>
                <w:top w:val="none" w:sz="0" w:space="0" w:color="auto"/>
                <w:left w:val="none" w:sz="0" w:space="0" w:color="auto"/>
                <w:bottom w:val="none" w:sz="0" w:space="0" w:color="auto"/>
                <w:right w:val="none" w:sz="0" w:space="0" w:color="auto"/>
              </w:divBdr>
            </w:div>
            <w:div w:id="196897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377517">
      <w:bodyDiv w:val="1"/>
      <w:marLeft w:val="0"/>
      <w:marRight w:val="0"/>
      <w:marTop w:val="0"/>
      <w:marBottom w:val="0"/>
      <w:divBdr>
        <w:top w:val="none" w:sz="0" w:space="0" w:color="auto"/>
        <w:left w:val="none" w:sz="0" w:space="0" w:color="auto"/>
        <w:bottom w:val="none" w:sz="0" w:space="0" w:color="auto"/>
        <w:right w:val="none" w:sz="0" w:space="0" w:color="auto"/>
      </w:divBdr>
      <w:divsChild>
        <w:div w:id="351613015">
          <w:marLeft w:val="0"/>
          <w:marRight w:val="0"/>
          <w:marTop w:val="0"/>
          <w:marBottom w:val="0"/>
          <w:divBdr>
            <w:top w:val="none" w:sz="0" w:space="0" w:color="auto"/>
            <w:left w:val="none" w:sz="0" w:space="0" w:color="auto"/>
            <w:bottom w:val="none" w:sz="0" w:space="0" w:color="auto"/>
            <w:right w:val="none" w:sz="0" w:space="0" w:color="auto"/>
          </w:divBdr>
        </w:div>
        <w:div w:id="30964830">
          <w:marLeft w:val="0"/>
          <w:marRight w:val="0"/>
          <w:marTop w:val="0"/>
          <w:marBottom w:val="0"/>
          <w:divBdr>
            <w:top w:val="none" w:sz="0" w:space="0" w:color="auto"/>
            <w:left w:val="none" w:sz="0" w:space="0" w:color="auto"/>
            <w:bottom w:val="none" w:sz="0" w:space="0" w:color="auto"/>
            <w:right w:val="none" w:sz="0" w:space="0" w:color="auto"/>
          </w:divBdr>
        </w:div>
      </w:divsChild>
    </w:div>
    <w:div w:id="1469280031">
      <w:bodyDiv w:val="1"/>
      <w:marLeft w:val="0"/>
      <w:marRight w:val="0"/>
      <w:marTop w:val="0"/>
      <w:marBottom w:val="0"/>
      <w:divBdr>
        <w:top w:val="none" w:sz="0" w:space="0" w:color="auto"/>
        <w:left w:val="none" w:sz="0" w:space="0" w:color="auto"/>
        <w:bottom w:val="none" w:sz="0" w:space="0" w:color="auto"/>
        <w:right w:val="none" w:sz="0" w:space="0" w:color="auto"/>
      </w:divBdr>
      <w:divsChild>
        <w:div w:id="875434758">
          <w:marLeft w:val="0"/>
          <w:marRight w:val="0"/>
          <w:marTop w:val="0"/>
          <w:marBottom w:val="0"/>
          <w:divBdr>
            <w:top w:val="none" w:sz="0" w:space="0" w:color="auto"/>
            <w:left w:val="none" w:sz="0" w:space="0" w:color="auto"/>
            <w:bottom w:val="none" w:sz="0" w:space="0" w:color="auto"/>
            <w:right w:val="none" w:sz="0" w:space="0" w:color="auto"/>
          </w:divBdr>
        </w:div>
      </w:divsChild>
    </w:div>
    <w:div w:id="1473476628">
      <w:bodyDiv w:val="1"/>
      <w:marLeft w:val="0"/>
      <w:marRight w:val="0"/>
      <w:marTop w:val="0"/>
      <w:marBottom w:val="0"/>
      <w:divBdr>
        <w:top w:val="none" w:sz="0" w:space="0" w:color="auto"/>
        <w:left w:val="none" w:sz="0" w:space="0" w:color="auto"/>
        <w:bottom w:val="none" w:sz="0" w:space="0" w:color="auto"/>
        <w:right w:val="none" w:sz="0" w:space="0" w:color="auto"/>
      </w:divBdr>
      <w:divsChild>
        <w:div w:id="711030264">
          <w:marLeft w:val="0"/>
          <w:marRight w:val="0"/>
          <w:marTop w:val="0"/>
          <w:marBottom w:val="0"/>
          <w:divBdr>
            <w:top w:val="none" w:sz="0" w:space="0" w:color="auto"/>
            <w:left w:val="none" w:sz="0" w:space="0" w:color="auto"/>
            <w:bottom w:val="none" w:sz="0" w:space="0" w:color="auto"/>
            <w:right w:val="none" w:sz="0" w:space="0" w:color="auto"/>
          </w:divBdr>
          <w:divsChild>
            <w:div w:id="165360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679084">
      <w:bodyDiv w:val="1"/>
      <w:marLeft w:val="0"/>
      <w:marRight w:val="0"/>
      <w:marTop w:val="0"/>
      <w:marBottom w:val="0"/>
      <w:divBdr>
        <w:top w:val="none" w:sz="0" w:space="0" w:color="auto"/>
        <w:left w:val="none" w:sz="0" w:space="0" w:color="auto"/>
        <w:bottom w:val="none" w:sz="0" w:space="0" w:color="auto"/>
        <w:right w:val="none" w:sz="0" w:space="0" w:color="auto"/>
      </w:divBdr>
    </w:div>
    <w:div w:id="1635333128">
      <w:bodyDiv w:val="1"/>
      <w:marLeft w:val="0"/>
      <w:marRight w:val="0"/>
      <w:marTop w:val="0"/>
      <w:marBottom w:val="0"/>
      <w:divBdr>
        <w:top w:val="none" w:sz="0" w:space="0" w:color="auto"/>
        <w:left w:val="none" w:sz="0" w:space="0" w:color="auto"/>
        <w:bottom w:val="none" w:sz="0" w:space="0" w:color="auto"/>
        <w:right w:val="none" w:sz="0" w:space="0" w:color="auto"/>
      </w:divBdr>
      <w:divsChild>
        <w:div w:id="1388843799">
          <w:marLeft w:val="0"/>
          <w:marRight w:val="0"/>
          <w:marTop w:val="0"/>
          <w:marBottom w:val="0"/>
          <w:divBdr>
            <w:top w:val="none" w:sz="0" w:space="0" w:color="auto"/>
            <w:left w:val="none" w:sz="0" w:space="0" w:color="auto"/>
            <w:bottom w:val="none" w:sz="0" w:space="0" w:color="auto"/>
            <w:right w:val="none" w:sz="0" w:space="0" w:color="auto"/>
          </w:divBdr>
          <w:divsChild>
            <w:div w:id="176702037">
              <w:marLeft w:val="0"/>
              <w:marRight w:val="0"/>
              <w:marTop w:val="0"/>
              <w:marBottom w:val="0"/>
              <w:divBdr>
                <w:top w:val="none" w:sz="0" w:space="0" w:color="auto"/>
                <w:left w:val="none" w:sz="0" w:space="0" w:color="auto"/>
                <w:bottom w:val="none" w:sz="0" w:space="0" w:color="auto"/>
                <w:right w:val="none" w:sz="0" w:space="0" w:color="auto"/>
              </w:divBdr>
            </w:div>
            <w:div w:id="475341638">
              <w:marLeft w:val="0"/>
              <w:marRight w:val="0"/>
              <w:marTop w:val="0"/>
              <w:marBottom w:val="0"/>
              <w:divBdr>
                <w:top w:val="none" w:sz="0" w:space="0" w:color="auto"/>
                <w:left w:val="none" w:sz="0" w:space="0" w:color="auto"/>
                <w:bottom w:val="none" w:sz="0" w:space="0" w:color="auto"/>
                <w:right w:val="none" w:sz="0" w:space="0" w:color="auto"/>
              </w:divBdr>
            </w:div>
            <w:div w:id="607466111">
              <w:marLeft w:val="0"/>
              <w:marRight w:val="0"/>
              <w:marTop w:val="0"/>
              <w:marBottom w:val="0"/>
              <w:divBdr>
                <w:top w:val="none" w:sz="0" w:space="0" w:color="auto"/>
                <w:left w:val="none" w:sz="0" w:space="0" w:color="auto"/>
                <w:bottom w:val="none" w:sz="0" w:space="0" w:color="auto"/>
                <w:right w:val="none" w:sz="0" w:space="0" w:color="auto"/>
              </w:divBdr>
            </w:div>
            <w:div w:id="953554891">
              <w:marLeft w:val="0"/>
              <w:marRight w:val="0"/>
              <w:marTop w:val="0"/>
              <w:marBottom w:val="0"/>
              <w:divBdr>
                <w:top w:val="none" w:sz="0" w:space="0" w:color="auto"/>
                <w:left w:val="none" w:sz="0" w:space="0" w:color="auto"/>
                <w:bottom w:val="none" w:sz="0" w:space="0" w:color="auto"/>
                <w:right w:val="none" w:sz="0" w:space="0" w:color="auto"/>
              </w:divBdr>
            </w:div>
            <w:div w:id="1143885509">
              <w:marLeft w:val="0"/>
              <w:marRight w:val="0"/>
              <w:marTop w:val="0"/>
              <w:marBottom w:val="0"/>
              <w:divBdr>
                <w:top w:val="none" w:sz="0" w:space="0" w:color="auto"/>
                <w:left w:val="none" w:sz="0" w:space="0" w:color="auto"/>
                <w:bottom w:val="none" w:sz="0" w:space="0" w:color="auto"/>
                <w:right w:val="none" w:sz="0" w:space="0" w:color="auto"/>
              </w:divBdr>
            </w:div>
            <w:div w:id="1535191728">
              <w:marLeft w:val="0"/>
              <w:marRight w:val="0"/>
              <w:marTop w:val="0"/>
              <w:marBottom w:val="0"/>
              <w:divBdr>
                <w:top w:val="none" w:sz="0" w:space="0" w:color="auto"/>
                <w:left w:val="none" w:sz="0" w:space="0" w:color="auto"/>
                <w:bottom w:val="none" w:sz="0" w:space="0" w:color="auto"/>
                <w:right w:val="none" w:sz="0" w:space="0" w:color="auto"/>
              </w:divBdr>
            </w:div>
            <w:div w:id="15418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738347">
      <w:bodyDiv w:val="1"/>
      <w:marLeft w:val="0"/>
      <w:marRight w:val="0"/>
      <w:marTop w:val="0"/>
      <w:marBottom w:val="0"/>
      <w:divBdr>
        <w:top w:val="none" w:sz="0" w:space="0" w:color="auto"/>
        <w:left w:val="none" w:sz="0" w:space="0" w:color="auto"/>
        <w:bottom w:val="none" w:sz="0" w:space="0" w:color="auto"/>
        <w:right w:val="none" w:sz="0" w:space="0" w:color="auto"/>
      </w:divBdr>
      <w:divsChild>
        <w:div w:id="399597237">
          <w:marLeft w:val="0"/>
          <w:marRight w:val="0"/>
          <w:marTop w:val="0"/>
          <w:marBottom w:val="0"/>
          <w:divBdr>
            <w:top w:val="none" w:sz="0" w:space="0" w:color="auto"/>
            <w:left w:val="none" w:sz="0" w:space="0" w:color="auto"/>
            <w:bottom w:val="none" w:sz="0" w:space="0" w:color="auto"/>
            <w:right w:val="none" w:sz="0" w:space="0" w:color="auto"/>
          </w:divBdr>
        </w:div>
      </w:divsChild>
    </w:div>
    <w:div w:id="1818065403">
      <w:bodyDiv w:val="1"/>
      <w:marLeft w:val="0"/>
      <w:marRight w:val="0"/>
      <w:marTop w:val="0"/>
      <w:marBottom w:val="0"/>
      <w:divBdr>
        <w:top w:val="none" w:sz="0" w:space="0" w:color="auto"/>
        <w:left w:val="none" w:sz="0" w:space="0" w:color="auto"/>
        <w:bottom w:val="none" w:sz="0" w:space="0" w:color="auto"/>
        <w:right w:val="none" w:sz="0" w:space="0" w:color="auto"/>
      </w:divBdr>
    </w:div>
    <w:div w:id="2008092114">
      <w:bodyDiv w:val="1"/>
      <w:marLeft w:val="0"/>
      <w:marRight w:val="0"/>
      <w:marTop w:val="0"/>
      <w:marBottom w:val="0"/>
      <w:divBdr>
        <w:top w:val="none" w:sz="0" w:space="0" w:color="auto"/>
        <w:left w:val="none" w:sz="0" w:space="0" w:color="auto"/>
        <w:bottom w:val="none" w:sz="0" w:space="0" w:color="auto"/>
        <w:right w:val="none" w:sz="0" w:space="0" w:color="auto"/>
      </w:divBdr>
      <w:divsChild>
        <w:div w:id="6935765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igstockphot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PA10</b:Tag>
    <b:SourceType>InternetSite</b:SourceType>
    <b:Guid>{923ECE23-5410-423D-A2F6-A81526126D88}</b:Guid>
    <b:Title>δαφσδφασδ φασδφ ασδφ φ σδαα</b:Title>
    <b:Year>2010</b:Year>
    <b:Author>
      <b:Author>
        <b:NameList>
          <b:Person>
            <b:Last>style</b:Last>
            <b:First>APA</b:First>
          </b:Person>
        </b:NameList>
      </b:Author>
    </b:Author>
    <b:YearAccessed>2012</b:YearAccessed>
    <b:MonthAccessed>April</b:MonthAccessed>
    <b:DayAccessed>23</b:DayAccessed>
    <b:URL>http://asdfs.gg.gsf</b:URL>
    <b:RefOrder>1</b:RefOrder>
  </b:Source>
</b:Sources>
</file>

<file path=customXml/itemProps1.xml><?xml version="1.0" encoding="utf-8"?>
<ds:datastoreItem xmlns:ds="http://schemas.openxmlformats.org/officeDocument/2006/customXml" ds:itemID="{9D7079D4-B011-45C5-AE2A-BBEA23A6F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3</Pages>
  <Words>3932</Words>
  <Characters>22417</Characters>
  <Application>Microsoft Office Word</Application>
  <DocSecurity>0</DocSecurity>
  <Lines>186</Lines>
  <Paragraphs>5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Πρότυπο Συγγραφής Πτυχιακών Εργασιών</vt:lpstr>
      <vt:lpstr>Πρότυπο Συγγραφής Πτυχιακών Εργασιών</vt:lpstr>
    </vt:vector>
  </TitlesOfParts>
  <Company>&lt;arabianhorse&gt;</Company>
  <LinksUpToDate>false</LinksUpToDate>
  <CharactersWithSpaces>26297</CharactersWithSpaces>
  <SharedDoc>false</SharedDoc>
  <HLinks>
    <vt:vector size="18" baseType="variant">
      <vt:variant>
        <vt:i4>7274537</vt:i4>
      </vt:variant>
      <vt:variant>
        <vt:i4>6</vt:i4>
      </vt:variant>
      <vt:variant>
        <vt:i4>0</vt:i4>
      </vt:variant>
      <vt:variant>
        <vt:i4>5</vt:i4>
      </vt:variant>
      <vt:variant>
        <vt:lpwstr>http://eeyem.eap.gr/services/guides</vt:lpwstr>
      </vt:variant>
      <vt:variant>
        <vt:lpwstr/>
      </vt:variant>
      <vt:variant>
        <vt:i4>7274537</vt:i4>
      </vt:variant>
      <vt:variant>
        <vt:i4>0</vt:i4>
      </vt:variant>
      <vt:variant>
        <vt:i4>0</vt:i4>
      </vt:variant>
      <vt:variant>
        <vt:i4>5</vt:i4>
      </vt:variant>
      <vt:variant>
        <vt:lpwstr>http://eeyem.eap.gr/services/guides</vt:lpwstr>
      </vt:variant>
      <vt:variant>
        <vt:lpwstr/>
      </vt:variant>
      <vt:variant>
        <vt:i4>1966124</vt:i4>
      </vt:variant>
      <vt:variant>
        <vt:i4>0</vt:i4>
      </vt:variant>
      <vt:variant>
        <vt:i4>0</vt:i4>
      </vt:variant>
      <vt:variant>
        <vt:i4>5</vt:i4>
      </vt:variant>
      <vt:variant>
        <vt:lpwstr>mailto:lib@eap.g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Πρότυπο Συγγραφής Πτυχιακών Εργασιών</dc:title>
  <dc:creator>ΣΦΑΚΙΑΝΑΚΗ ΕΙΡΗΝΗ</dc:creator>
  <cp:lastModifiedBy>Panagiotis</cp:lastModifiedBy>
  <cp:revision>32</cp:revision>
  <cp:lastPrinted>2018-09-04T05:59:00Z</cp:lastPrinted>
  <dcterms:created xsi:type="dcterms:W3CDTF">2020-04-06T20:39:00Z</dcterms:created>
  <dcterms:modified xsi:type="dcterms:W3CDTF">2020-05-0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eb1848-ec72-3c2c-bfca-9a7a617e707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